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762FDB" w14:textId="216948BE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noProof/>
          <w:lang w:val="de-AT"/>
        </w:rPr>
        <w:drawing>
          <wp:anchor distT="0" distB="0" distL="114300" distR="114300" simplePos="0" relativeHeight="251657216" behindDoc="1" locked="0" layoutInCell="1" allowOverlap="1" wp14:anchorId="5E0DBBCA" wp14:editId="0737A75D">
            <wp:simplePos x="0" y="0"/>
            <wp:positionH relativeFrom="margin">
              <wp:posOffset>1193800</wp:posOffset>
            </wp:positionH>
            <wp:positionV relativeFrom="margin">
              <wp:posOffset>92974</wp:posOffset>
            </wp:positionV>
            <wp:extent cx="3343275" cy="2401706"/>
            <wp:effectExtent l="0" t="0" r="0" b="0"/>
            <wp:wrapSquare wrapText="bothSides"/>
            <wp:docPr id="1" name="Picture 1" descr="Shap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Shap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43275" cy="24017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58F105C" w14:textId="7515BF9E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3621EB9B" w14:textId="33FDC0DB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2FA8889C" w14:textId="6F8DA32F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27BA2C19" w14:textId="007AC203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5E9271DA" w14:textId="3326ACDC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6DC246A4" w14:textId="79B826FA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5E284671" w14:textId="13F313A6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43B5BDBC" w14:textId="648BE634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7D40AD6B" w14:textId="0617A831" w:rsidR="0061674A" w:rsidRPr="00D6764B" w:rsidRDefault="0061674A" w:rsidP="0061674A">
      <w:pPr>
        <w:rPr>
          <w:rFonts w:ascii="Times New Roman" w:hAnsi="Times New Roman" w:cs="Times New Roman"/>
          <w:lang w:val="de-AT"/>
        </w:rPr>
      </w:pPr>
    </w:p>
    <w:p w14:paraId="549C2077" w14:textId="77777777" w:rsidR="00C8326E" w:rsidRPr="00D6764B" w:rsidRDefault="00C8326E" w:rsidP="0061674A">
      <w:pPr>
        <w:rPr>
          <w:rFonts w:ascii="Times New Roman" w:hAnsi="Times New Roman" w:cs="Times New Roman"/>
          <w:lang w:val="de-AT"/>
        </w:rPr>
      </w:pPr>
    </w:p>
    <w:p w14:paraId="6E3C2707" w14:textId="5F9FE1C0" w:rsidR="0061674A" w:rsidRPr="00D6764B" w:rsidRDefault="00F6013C" w:rsidP="00DF7691">
      <w:pPr>
        <w:jc w:val="center"/>
        <w:rPr>
          <w:rFonts w:ascii="Times New Roman" w:hAnsi="Times New Roman" w:cs="Times New Roman"/>
          <w:caps/>
          <w:spacing w:val="30"/>
          <w:sz w:val="56"/>
          <w:szCs w:val="56"/>
          <w:lang w:val="de-AT"/>
        </w:rPr>
      </w:pPr>
      <w:r w:rsidRPr="00D6764B">
        <w:rPr>
          <w:rFonts w:ascii="Times New Roman" w:hAnsi="Times New Roman" w:cs="Times New Roman"/>
          <w:caps/>
          <w:spacing w:val="30"/>
          <w:sz w:val="56"/>
          <w:szCs w:val="56"/>
          <w:lang w:val="de-AT"/>
        </w:rPr>
        <w:t>Systemdokumentation</w:t>
      </w:r>
    </w:p>
    <w:p w14:paraId="143C8A46" w14:textId="38F9EF20" w:rsidR="0061674A" w:rsidRPr="00D6764B" w:rsidRDefault="000279A4" w:rsidP="00DF7691">
      <w:pPr>
        <w:jc w:val="center"/>
        <w:rPr>
          <w:rFonts w:ascii="Times New Roman" w:hAnsi="Times New Roman" w:cs="Times New Roman"/>
          <w:sz w:val="56"/>
          <w:szCs w:val="56"/>
          <w:lang w:val="de-AT"/>
        </w:rPr>
      </w:pPr>
      <w:r w:rsidRPr="00D6764B">
        <w:rPr>
          <w:rFonts w:ascii="Times New Roman" w:hAnsi="Times New Roman" w:cs="Times New Roman"/>
          <w:sz w:val="56"/>
          <w:szCs w:val="56"/>
          <w:lang w:val="de-AT"/>
        </w:rPr>
        <w:t>zu</w:t>
      </w:r>
    </w:p>
    <w:p w14:paraId="7BDF4AF0" w14:textId="5220C55E" w:rsidR="000279A4" w:rsidRPr="00D6764B" w:rsidRDefault="000279A4" w:rsidP="000279A4">
      <w:pPr>
        <w:jc w:val="center"/>
        <w:rPr>
          <w:rFonts w:ascii="Times New Roman" w:hAnsi="Times New Roman" w:cs="Times New Roman"/>
          <w:b/>
          <w:bCs/>
          <w:sz w:val="48"/>
          <w:szCs w:val="48"/>
          <w:lang w:val="de-AT"/>
        </w:rPr>
      </w:pPr>
      <w:r w:rsidRPr="00D6764B">
        <w:rPr>
          <w:rFonts w:ascii="Times New Roman" w:hAnsi="Times New Roman" w:cs="Times New Roman"/>
          <w:b/>
          <w:bCs/>
          <w:sz w:val="72"/>
          <w:szCs w:val="72"/>
          <w:lang w:val="de-AT"/>
        </w:rPr>
        <w:t>myTracks</w:t>
      </w:r>
    </w:p>
    <w:p w14:paraId="61735BE5" w14:textId="3DB1227D" w:rsidR="000279A4" w:rsidRPr="00D6764B" w:rsidRDefault="000279A4" w:rsidP="000279A4">
      <w:pPr>
        <w:jc w:val="center"/>
        <w:rPr>
          <w:rFonts w:ascii="Times New Roman" w:hAnsi="Times New Roman" w:cs="Times New Roman"/>
          <w:lang w:val="de-AT"/>
        </w:rPr>
      </w:pPr>
    </w:p>
    <w:p w14:paraId="4EA0BD23" w14:textId="63FE8DE0" w:rsidR="000279A4" w:rsidRPr="00D6764B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Version 1.0 vom 31.07.2022</w:t>
      </w:r>
    </w:p>
    <w:p w14:paraId="3795A6EA" w14:textId="21FEE699" w:rsidR="00C8326E" w:rsidRPr="00D6764B" w:rsidRDefault="00C8326E" w:rsidP="00C8326E">
      <w:pPr>
        <w:jc w:val="center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Entwickelt von Huber Andreas, Mathias Schwarz und Markus Schwarz</w:t>
      </w:r>
    </w:p>
    <w:p w14:paraId="138B5D49" w14:textId="77777777" w:rsidR="00C8326E" w:rsidRPr="0008754C" w:rsidRDefault="00C8326E" w:rsidP="00C8326E">
      <w:pPr>
        <w:jc w:val="center"/>
        <w:rPr>
          <w:rFonts w:ascii="Times New Roman" w:hAnsi="Times New Roman" w:cs="Times New Roman"/>
          <w:lang w:val="en-US"/>
        </w:rPr>
      </w:pPr>
      <w:r w:rsidRPr="00D6764B">
        <w:rPr>
          <w:rFonts w:ascii="Times New Roman" w:hAnsi="Times New Roman" w:cs="Times New Roman"/>
          <w:lang w:val="de-AT"/>
        </w:rPr>
        <w:t xml:space="preserve">Unter Aufsicht von a. Univ.-Prof. </w:t>
      </w:r>
      <w:r w:rsidRPr="0008754C">
        <w:rPr>
          <w:rFonts w:ascii="Times New Roman" w:hAnsi="Times New Roman" w:cs="Times New Roman"/>
          <w:lang w:val="en-US"/>
        </w:rPr>
        <w:t xml:space="preserve">Dr. Johannes </w:t>
      </w:r>
      <w:proofErr w:type="spellStart"/>
      <w:r w:rsidRPr="0008754C">
        <w:rPr>
          <w:rFonts w:ascii="Times New Roman" w:hAnsi="Times New Roman" w:cs="Times New Roman"/>
          <w:lang w:val="en-US"/>
        </w:rPr>
        <w:t>Sametinger</w:t>
      </w:r>
      <w:proofErr w:type="spellEnd"/>
    </w:p>
    <w:p w14:paraId="4AE12E15" w14:textId="64866307" w:rsidR="00C8326E" w:rsidRPr="0008754C" w:rsidRDefault="00C8326E" w:rsidP="00C8326E">
      <w:pPr>
        <w:rPr>
          <w:rFonts w:ascii="Times New Roman" w:hAnsi="Times New Roman" w:cs="Times New Roman"/>
          <w:lang w:val="en-US"/>
        </w:rPr>
      </w:pPr>
    </w:p>
    <w:p w14:paraId="0CBCE258" w14:textId="52C38EC4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5EEE3299" w14:textId="08313823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7B6FAD0E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1BFCE64A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46F6921E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3095B91B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23F7D731" w14:textId="7E8D6ACC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0E62204B" w14:textId="77777777" w:rsidR="000279A4" w:rsidRPr="0008754C" w:rsidRDefault="000279A4">
      <w:pPr>
        <w:rPr>
          <w:rFonts w:ascii="Times New Roman" w:hAnsi="Times New Roman" w:cs="Times New Roman"/>
          <w:lang w:val="en-US"/>
        </w:rPr>
      </w:pPr>
    </w:p>
    <w:p w14:paraId="1BD869E2" w14:textId="785B03AF" w:rsidR="00DF7691" w:rsidRPr="0008754C" w:rsidRDefault="00DF7691">
      <w:pPr>
        <w:rPr>
          <w:rFonts w:ascii="Times New Roman" w:hAnsi="Times New Roman" w:cs="Times New Roman"/>
          <w:lang w:val="en-US"/>
        </w:rPr>
      </w:pPr>
      <w:r w:rsidRPr="0008754C">
        <w:rPr>
          <w:rFonts w:ascii="Times New Roman" w:hAnsi="Times New Roman" w:cs="Times New Roman"/>
          <w:lang w:val="en-US"/>
        </w:rPr>
        <w:br w:type="page"/>
      </w:r>
    </w:p>
    <w:p w14:paraId="3A5291A0" w14:textId="4A435112" w:rsidR="0008754C" w:rsidRPr="0008754C" w:rsidRDefault="0008754C" w:rsidP="0008754C">
      <w:pPr>
        <w:rPr>
          <w:rFonts w:ascii="Times New Roman" w:hAnsi="Times New Roman" w:cs="Times New Roman"/>
          <w:b/>
          <w:bCs/>
          <w:sz w:val="36"/>
          <w:szCs w:val="36"/>
        </w:rPr>
      </w:pPr>
      <w:r w:rsidRPr="0008754C">
        <w:rPr>
          <w:rFonts w:ascii="Times New Roman" w:hAnsi="Times New Roman" w:cs="Times New Roman"/>
          <w:b/>
          <w:bCs/>
          <w:sz w:val="36"/>
          <w:szCs w:val="36"/>
        </w:rPr>
        <w:lastRenderedPageBreak/>
        <w:t>Inhaltsverzeichnis</w:t>
      </w:r>
    </w:p>
    <w:p w14:paraId="5F1F81CD" w14:textId="465EB500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r>
        <w:rPr>
          <w:rFonts w:ascii="Times New Roman" w:hAnsi="Times New Roman" w:cs="Times New Roman"/>
          <w:b w:val="0"/>
          <w:bCs w:val="0"/>
          <w:sz w:val="36"/>
          <w:szCs w:val="36"/>
        </w:rPr>
        <w:fldChar w:fldCharType="begin"/>
      </w:r>
      <w:r>
        <w:rPr>
          <w:rFonts w:ascii="Times New Roman" w:hAnsi="Times New Roman" w:cs="Times New Roman"/>
          <w:b w:val="0"/>
          <w:bCs w:val="0"/>
          <w:sz w:val="36"/>
          <w:szCs w:val="36"/>
        </w:rPr>
        <w:instrText xml:space="preserve"> TOC \h \z \t "mt1,1,mt2,2" </w:instrText>
      </w:r>
      <w:r>
        <w:rPr>
          <w:rFonts w:ascii="Times New Roman" w:hAnsi="Times New Roman" w:cs="Times New Roman"/>
          <w:b w:val="0"/>
          <w:bCs w:val="0"/>
          <w:sz w:val="36"/>
          <w:szCs w:val="36"/>
        </w:rPr>
        <w:fldChar w:fldCharType="separate"/>
      </w:r>
      <w:hyperlink w:anchor="_Toc110086219" w:history="1">
        <w:r w:rsidRPr="00CB742B">
          <w:rPr>
            <w:rStyle w:val="Hyperlink"/>
            <w:noProof/>
          </w:rPr>
          <w:t>1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Verwendete Werkzeuge, Bibliotheken und Technologi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1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56C38D6F" w14:textId="510791E1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0" w:history="1">
        <w:r w:rsidRPr="00CB742B">
          <w:rPr>
            <w:rStyle w:val="Hyperlink"/>
            <w:noProof/>
          </w:rPr>
          <w:t>1.1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Werkzeug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715ADBF" w14:textId="12B83615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1" w:history="1">
        <w:r w:rsidRPr="00CB742B">
          <w:rPr>
            <w:rStyle w:val="Hyperlink"/>
            <w:noProof/>
          </w:rPr>
          <w:t>1.2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Bibliothek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05B74ABD" w14:textId="3C57BB3D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2" w:history="1">
        <w:r w:rsidRPr="00CB742B">
          <w:rPr>
            <w:rStyle w:val="Hyperlink"/>
            <w:noProof/>
            <w:lang w:val="de-AT"/>
          </w:rPr>
          <w:t>1.3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Technologi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14:paraId="63BAD9AC" w14:textId="69B985A9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23" w:history="1">
        <w:r w:rsidRPr="00CB742B">
          <w:rPr>
            <w:rStyle w:val="Hyperlink"/>
            <w:noProof/>
          </w:rPr>
          <w:t>2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Systemvoraussetzung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23D915A" w14:textId="41A929AD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24" w:history="1">
        <w:r w:rsidRPr="00CB742B">
          <w:rPr>
            <w:rStyle w:val="Hyperlink"/>
            <w:noProof/>
          </w:rPr>
          <w:t>3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Paradigm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5EFDD274" w14:textId="0A96D37C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5" w:history="1">
        <w:r w:rsidRPr="00CB742B">
          <w:rPr>
            <w:rStyle w:val="Hyperlink"/>
            <w:noProof/>
            <w:lang w:val="de-AT"/>
          </w:rPr>
          <w:t>3.1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Benutzerfreundlichkeit der Applikation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4A7FA526" w14:textId="4E25E202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6" w:history="1">
        <w:r w:rsidRPr="00CB742B">
          <w:rPr>
            <w:rStyle w:val="Hyperlink"/>
            <w:noProof/>
            <w:lang w:val="de-AT"/>
          </w:rPr>
          <w:t>3.2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Objektorientierung des Code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1DEF8A0F" w14:textId="4D07E5AE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7" w:history="1">
        <w:r w:rsidRPr="00CB742B">
          <w:rPr>
            <w:rStyle w:val="Hyperlink"/>
            <w:noProof/>
            <w:lang w:val="de-AT"/>
          </w:rPr>
          <w:t>3.3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Wiederverwendbarkeit des Code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14:paraId="09902078" w14:textId="5F8F87F7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28" w:history="1">
        <w:r w:rsidRPr="00CB742B">
          <w:rPr>
            <w:rStyle w:val="Hyperlink"/>
            <w:noProof/>
          </w:rPr>
          <w:t>4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Klassenhierach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793A45DA" w14:textId="64702EAD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29" w:history="1">
        <w:r w:rsidRPr="00CB742B">
          <w:rPr>
            <w:rStyle w:val="Hyperlink"/>
            <w:noProof/>
            <w:lang w:val="de-AT"/>
          </w:rPr>
          <w:t>4.1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GPSTracker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2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4B96A71E" w14:textId="2CE49ADA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30" w:history="1">
        <w:r w:rsidRPr="00CB742B">
          <w:rPr>
            <w:rStyle w:val="Hyperlink"/>
            <w:noProof/>
            <w:lang w:val="de-AT"/>
          </w:rPr>
          <w:t>4.2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Loader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3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6D960B87" w14:textId="3E9D8D38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31" w:history="1">
        <w:r w:rsidRPr="00CB742B">
          <w:rPr>
            <w:rStyle w:val="Hyperlink"/>
            <w:noProof/>
            <w:lang w:val="de-AT"/>
          </w:rPr>
          <w:t>4.3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GPSTrackerGUI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3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30452DE2" w14:textId="3F30CADC" w:rsidR="0008754C" w:rsidRDefault="0008754C">
      <w:pPr>
        <w:pStyle w:val="TOC2"/>
        <w:tabs>
          <w:tab w:val="left" w:pos="880"/>
          <w:tab w:val="right" w:leader="dot" w:pos="9016"/>
        </w:tabs>
        <w:rPr>
          <w:rFonts w:eastAsiaTheme="minorEastAsia" w:cstheme="minorBidi"/>
          <w:smallCaps w:val="0"/>
          <w:noProof/>
          <w:sz w:val="22"/>
          <w:szCs w:val="22"/>
          <w:lang w:val="en-AT" w:eastAsia="en-AT"/>
        </w:rPr>
      </w:pPr>
      <w:hyperlink w:anchor="_Toc110086232" w:history="1">
        <w:r w:rsidRPr="00CB742B">
          <w:rPr>
            <w:rStyle w:val="Hyperlink"/>
            <w:noProof/>
            <w:lang w:val="de-AT"/>
          </w:rPr>
          <w:t>4.4</w:t>
        </w:r>
        <w:r>
          <w:rPr>
            <w:rFonts w:eastAsiaTheme="minorEastAsia" w:cstheme="minorBidi"/>
            <w:small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  <w:lang w:val="de-AT"/>
          </w:rPr>
          <w:t>Logging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3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68FE0A0C" w14:textId="188C00AD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33" w:history="1">
        <w:r w:rsidRPr="00CB742B">
          <w:rPr>
            <w:rStyle w:val="Hyperlink"/>
            <w:noProof/>
          </w:rPr>
          <w:t>5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Abbildungsverzeichnis: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3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74D44B1E" w14:textId="1D46F62C" w:rsidR="0008754C" w:rsidRDefault="0008754C">
      <w:pPr>
        <w:pStyle w:val="TOC1"/>
        <w:tabs>
          <w:tab w:val="left" w:pos="440"/>
          <w:tab w:val="right" w:leader="dot" w:pos="9016"/>
        </w:tabs>
        <w:rPr>
          <w:rFonts w:eastAsiaTheme="minorEastAsia" w:cstheme="minorBidi"/>
          <w:b w:val="0"/>
          <w:bCs w:val="0"/>
          <w:caps w:val="0"/>
          <w:noProof/>
          <w:sz w:val="22"/>
          <w:szCs w:val="22"/>
          <w:lang w:val="en-AT" w:eastAsia="en-AT"/>
        </w:rPr>
      </w:pPr>
      <w:hyperlink w:anchor="_Toc110086234" w:history="1">
        <w:r w:rsidRPr="00CB742B">
          <w:rPr>
            <w:rStyle w:val="Hyperlink"/>
            <w:noProof/>
          </w:rPr>
          <w:t>6</w:t>
        </w:r>
        <w:r>
          <w:rPr>
            <w:rFonts w:eastAsiaTheme="minorEastAsia" w:cstheme="minorBidi"/>
            <w:b w:val="0"/>
            <w:bCs w:val="0"/>
            <w:caps w:val="0"/>
            <w:noProof/>
            <w:sz w:val="22"/>
            <w:szCs w:val="22"/>
            <w:lang w:val="en-AT" w:eastAsia="en-AT"/>
          </w:rPr>
          <w:tab/>
        </w:r>
        <w:r w:rsidRPr="00CB742B">
          <w:rPr>
            <w:rStyle w:val="Hyperlink"/>
            <w:noProof/>
          </w:rPr>
          <w:t>Quelle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23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14:paraId="1E8B246D" w14:textId="6C648324" w:rsidR="00DF7691" w:rsidRPr="003F2E82" w:rsidRDefault="0008754C" w:rsidP="003F2E82">
      <w:r>
        <w:fldChar w:fldCharType="end"/>
      </w:r>
      <w:r w:rsidR="00DF7691" w:rsidRPr="0008754C">
        <w:br w:type="page"/>
      </w:r>
    </w:p>
    <w:p w14:paraId="25614F69" w14:textId="7870DC80" w:rsidR="00DF7691" w:rsidRPr="00D6764B" w:rsidRDefault="00F6013C" w:rsidP="00D6764B">
      <w:pPr>
        <w:pStyle w:val="mt1"/>
      </w:pPr>
      <w:bookmarkStart w:id="0" w:name="_Toc110086219"/>
      <w:r w:rsidRPr="00D6764B">
        <w:lastRenderedPageBreak/>
        <w:t>Verwendete Werkzeuge</w:t>
      </w:r>
      <w:r w:rsidR="008202C1" w:rsidRPr="00D6764B">
        <w:t>,</w:t>
      </w:r>
      <w:r w:rsidRPr="00D6764B">
        <w:t xml:space="preserve"> Bibliotheken</w:t>
      </w:r>
      <w:r w:rsidR="008202C1" w:rsidRPr="00D6764B">
        <w:t xml:space="preserve"> und Technologien</w:t>
      </w:r>
      <w:bookmarkEnd w:id="0"/>
    </w:p>
    <w:p w14:paraId="025DB772" w14:textId="552EF2E8" w:rsidR="00156F09" w:rsidRPr="00D6764B" w:rsidRDefault="00156F09" w:rsidP="00D6764B">
      <w:pPr>
        <w:pStyle w:val="mt2"/>
      </w:pPr>
      <w:bookmarkStart w:id="1" w:name="_Toc110086220"/>
      <w:r w:rsidRPr="00D6764B">
        <w:t>Werkzeuge</w:t>
      </w:r>
      <w:bookmarkEnd w:id="1"/>
    </w:p>
    <w:p w14:paraId="0CC44FE1" w14:textId="77777777" w:rsidR="007D0640" w:rsidRPr="00D6764B" w:rsidRDefault="00F6013C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Grundlegen wurde das gesamte Projekt in der IDE </w:t>
      </w:r>
      <w:proofErr w:type="spellStart"/>
      <w:r w:rsidR="000C7215" w:rsidRPr="00D6764B">
        <w:rPr>
          <w:rFonts w:ascii="Times New Roman" w:hAnsi="Times New Roman" w:cs="Times New Roman"/>
          <w:lang w:val="de-AT"/>
        </w:rPr>
        <w:t>IntelliJ</w:t>
      </w:r>
      <w:proofErr w:type="spellEnd"/>
      <w:r w:rsidR="000C7215" w:rsidRPr="00D6764B">
        <w:rPr>
          <w:rFonts w:ascii="Times New Roman" w:hAnsi="Times New Roman" w:cs="Times New Roman"/>
          <w:lang w:val="de-AT"/>
        </w:rPr>
        <w:t xml:space="preserve"> IDEA 2021.3 (Ultimate Edition) </w:t>
      </w:r>
      <w:r w:rsidRPr="00D6764B">
        <w:rPr>
          <w:rFonts w:ascii="Times New Roman" w:hAnsi="Times New Roman" w:cs="Times New Roman"/>
          <w:lang w:val="de-AT"/>
        </w:rPr>
        <w:t xml:space="preserve">in der Educational- Version entwickelt. </w:t>
      </w:r>
      <w:r w:rsidR="00156F09" w:rsidRPr="00D6764B">
        <w:rPr>
          <w:rFonts w:ascii="Times New Roman" w:hAnsi="Times New Roman" w:cs="Times New Roman"/>
          <w:lang w:val="de-AT"/>
        </w:rPr>
        <w:t xml:space="preserve">Für kooperatives Zusammenarbeiten der Projektmitglieder wurde ein GitHub- Projekt erstellt und in Kombination mit GitHub Desktop und dem zugehörigen </w:t>
      </w:r>
      <w:proofErr w:type="spellStart"/>
      <w:r w:rsidR="00156F09" w:rsidRPr="00D6764B">
        <w:rPr>
          <w:rFonts w:ascii="Times New Roman" w:hAnsi="Times New Roman" w:cs="Times New Roman"/>
          <w:lang w:val="de-AT"/>
        </w:rPr>
        <w:t>IntelliJ</w:t>
      </w:r>
      <w:proofErr w:type="spellEnd"/>
      <w:r w:rsidR="00156F09" w:rsidRPr="00D6764B">
        <w:rPr>
          <w:rFonts w:ascii="Times New Roman" w:hAnsi="Times New Roman" w:cs="Times New Roman"/>
          <w:lang w:val="de-AT"/>
        </w:rPr>
        <w:t>- Plugin verwendet.</w:t>
      </w:r>
      <w:r w:rsidRPr="00D6764B">
        <w:rPr>
          <w:rFonts w:ascii="Times New Roman" w:hAnsi="Times New Roman" w:cs="Times New Roman"/>
          <w:lang w:val="de-AT"/>
        </w:rPr>
        <w:t xml:space="preserve"> </w:t>
      </w:r>
      <w:r w:rsidR="000C7215" w:rsidRPr="00D6764B">
        <w:rPr>
          <w:rFonts w:ascii="Times New Roman" w:hAnsi="Times New Roman" w:cs="Times New Roman"/>
          <w:lang w:val="de-AT"/>
        </w:rPr>
        <w:t xml:space="preserve">Für die Zeitaufzeichnung wurde ein Clockify- Projekt erstellt mit dessen Hilfe die Teammitglieder ihre Projektzeiten und Tätigkeiten getrackt haben. </w:t>
      </w:r>
    </w:p>
    <w:p w14:paraId="5A37C05E" w14:textId="05865054" w:rsidR="00F6013C" w:rsidRPr="00D6764B" w:rsidRDefault="000C7215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Visualisierung und Kommunikation erfolgte anfangs über </w:t>
      </w:r>
      <w:proofErr w:type="spellStart"/>
      <w:r w:rsidR="001C2B5E" w:rsidRPr="00D6764B">
        <w:rPr>
          <w:rFonts w:ascii="Times New Roman" w:hAnsi="Times New Roman" w:cs="Times New Roman"/>
          <w:lang w:val="de-AT"/>
        </w:rPr>
        <w:t>MiroBoard</w:t>
      </w:r>
      <w:proofErr w:type="spellEnd"/>
      <w:r w:rsidR="001C2B5E" w:rsidRPr="00D6764B">
        <w:rPr>
          <w:rFonts w:ascii="Times New Roman" w:hAnsi="Times New Roman" w:cs="Times New Roman"/>
          <w:lang w:val="de-AT"/>
        </w:rPr>
        <w:t xml:space="preserve"> und Jira, verlagerte sich in den späteren Projektphasen allerdings mehr in Richtung </w:t>
      </w:r>
      <w:proofErr w:type="spellStart"/>
      <w:r w:rsidR="001C2B5E" w:rsidRPr="00D6764B">
        <w:rPr>
          <w:rFonts w:ascii="Times New Roman" w:hAnsi="Times New Roman" w:cs="Times New Roman"/>
          <w:lang w:val="de-AT"/>
        </w:rPr>
        <w:t>Discord</w:t>
      </w:r>
      <w:proofErr w:type="spellEnd"/>
      <w:r w:rsidR="008202C1" w:rsidRPr="00D6764B">
        <w:rPr>
          <w:rFonts w:ascii="Times New Roman" w:hAnsi="Times New Roman" w:cs="Times New Roman"/>
          <w:lang w:val="de-AT"/>
        </w:rPr>
        <w:t>.</w:t>
      </w:r>
    </w:p>
    <w:p w14:paraId="5B19AC96" w14:textId="48E21B0A" w:rsidR="00FF1CE7" w:rsidRPr="00D6764B" w:rsidRDefault="00FF1CE7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Zur Analyse des Codes wurde </w:t>
      </w:r>
      <w:proofErr w:type="spellStart"/>
      <w:r w:rsidRPr="00D6764B">
        <w:rPr>
          <w:rFonts w:ascii="Times New Roman" w:hAnsi="Times New Roman" w:cs="Times New Roman"/>
          <w:lang w:val="de-AT"/>
        </w:rPr>
        <w:t>Sonarlint</w:t>
      </w:r>
      <w:proofErr w:type="spellEnd"/>
      <w:r w:rsidR="004E44FD" w:rsidRPr="00D6764B">
        <w:rPr>
          <w:rFonts w:ascii="Times New Roman" w:hAnsi="Times New Roman" w:cs="Times New Roman"/>
          <w:lang w:val="de-AT"/>
        </w:rPr>
        <w:t xml:space="preserve"> in der </w:t>
      </w:r>
      <w:proofErr w:type="gramStart"/>
      <w:r w:rsidR="004E44FD" w:rsidRPr="00D6764B">
        <w:rPr>
          <w:rFonts w:ascii="Times New Roman" w:hAnsi="Times New Roman" w:cs="Times New Roman"/>
          <w:lang w:val="de-AT"/>
        </w:rPr>
        <w:t>aktuellsten</w:t>
      </w:r>
      <w:proofErr w:type="gramEnd"/>
      <w:r w:rsidR="004E44FD" w:rsidRPr="00D6764B">
        <w:rPr>
          <w:rFonts w:ascii="Times New Roman" w:hAnsi="Times New Roman" w:cs="Times New Roman"/>
          <w:lang w:val="de-AT"/>
        </w:rPr>
        <w:t xml:space="preserve"> Version</w:t>
      </w:r>
      <w:r w:rsidRPr="00D6764B">
        <w:rPr>
          <w:rFonts w:ascii="Times New Roman" w:hAnsi="Times New Roman" w:cs="Times New Roman"/>
          <w:lang w:val="de-AT"/>
        </w:rPr>
        <w:t xml:space="preserve"> verwendet, da die </w:t>
      </w:r>
      <w:r w:rsidR="004E44FD" w:rsidRPr="00D6764B">
        <w:rPr>
          <w:rFonts w:ascii="Times New Roman" w:hAnsi="Times New Roman" w:cs="Times New Roman"/>
          <w:lang w:val="de-AT"/>
        </w:rPr>
        <w:t xml:space="preserve">Rezensionen und Erfahrungsberichte weitaus positiver ausfielen als bei </w:t>
      </w:r>
      <w:r w:rsidR="00BE7FC7" w:rsidRPr="00D6764B">
        <w:rPr>
          <w:rFonts w:ascii="Times New Roman" w:hAnsi="Times New Roman" w:cs="Times New Roman"/>
          <w:lang w:val="de-AT"/>
        </w:rPr>
        <w:t xml:space="preserve">dem vergleichbaren Plugin </w:t>
      </w:r>
      <w:proofErr w:type="spellStart"/>
      <w:r w:rsidR="004E44FD" w:rsidRPr="00D6764B">
        <w:rPr>
          <w:rFonts w:ascii="Times New Roman" w:hAnsi="Times New Roman" w:cs="Times New Roman"/>
          <w:lang w:val="de-AT"/>
        </w:rPr>
        <w:t>SonarCube</w:t>
      </w:r>
      <w:proofErr w:type="spellEnd"/>
      <w:r w:rsidR="004E44FD" w:rsidRPr="00D6764B">
        <w:rPr>
          <w:rFonts w:ascii="Times New Roman" w:hAnsi="Times New Roman" w:cs="Times New Roman"/>
          <w:lang w:val="de-AT"/>
        </w:rPr>
        <w:t>.</w:t>
      </w:r>
    </w:p>
    <w:p w14:paraId="3A391848" w14:textId="6270AC2A" w:rsidR="001C2B5E" w:rsidRPr="00D6764B" w:rsidRDefault="00000000" w:rsidP="00331C50">
      <w:pPr>
        <w:jc w:val="both"/>
        <w:rPr>
          <w:rFonts w:ascii="Times New Roman" w:hAnsi="Times New Roman" w:cs="Times New Roman"/>
          <w:lang w:val="de-AT"/>
        </w:rPr>
      </w:pPr>
      <w:sdt>
        <w:sdtPr>
          <w:rPr>
            <w:rFonts w:ascii="Times New Roman" w:hAnsi="Times New Roman" w:cs="Times New Roman"/>
            <w:lang w:val="de-AT"/>
          </w:rPr>
          <w:alias w:val="To edit, see citavi.com/edit"/>
          <w:tag w:val="CitaviPlaceholder#67896d92-2463-476b-b2a9-be61de0e6466"/>
          <w:id w:val="-240874565"/>
          <w:placeholder>
            <w:docPart w:val="DefaultPlaceholder_-1854013440"/>
          </w:placeholder>
        </w:sdtPr>
        <w:sdtContent>
          <w:r w:rsidR="00051C00" w:rsidRPr="00D6764B">
            <w:rPr>
              <w:rFonts w:ascii="Times New Roman" w:hAnsi="Times New Roman" w:cs="Times New Roman"/>
              <w:lang w:val="de-AT"/>
            </w:rPr>
            <w:fldChar w:fldCharType="begin"/>
          </w:r>
          <w:r w:rsidR="00051C00" w:rsidRPr="00D6764B">
            <w:rPr>
              <w:rFonts w:ascii="Times New Roman" w:hAnsi="Times New Roman" w:cs="Times New Roman"/>
              <w:lang w:val="de-AT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jMWFkNTFlLTYwOGItNGMwNy1iZGY5LWFhNTBmMWM4YjdkOCIsIlJhbmdlTGVuZ3RoIjo5LCJSZWZlcmVuY2VJZCI6ImI2NDY4MTU1LWIwMzItNDIyYy1iMGJhLTY1MzVjN2I3MDdlZiIsIlJlZmVyZW5jZSI6eyIkaWQiOiIz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NCIsIiR0eXBlIjoiU3dpc3NBY2FkZW1pYy5DaXRhdmkuTG9jYXRpb24sIFN3aXNzQWNhZGVtaWMuQ2l0YXZpIiwiQWRkcmVzcyI6eyIkaWQiOiI1IiwiJHR5cGUiOiJTd2lzc0FjYWRlbWljLkNpdGF2aS5MaW5rZWRSZXNvdXJjZSwgU3dpc3NBY2FkZW1pYy5DaXRhdmkiLCJMaW5rZWRSZXNvdXJjZVR5cGUiOjUsIk9yaWdpbmFsU3RyaW5nIjoiaHR0cHM6Ly93d3cuamV0YnJhaW5zLmNvbS9kZS1kZS9pZGVhLyIsIlVyaVN0cmluZyI6Imh0dHBzOi8vd3d3LmpldGJyYWlucy5jb20vZGUtZGUvaWRlYS8iLCJMaW5rZWRSZXNvdXJjZVN0YXR1cyI6OCwiUHJvcGVydGllcyI6eyIkaWQiOi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2dpdGh1Yi5jb20iLCJVcmlTdHJpbmciOiJodHRwczovL2dpdGh1Yi5jb20v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jbG9ja2lmeS5tZSIsIlVyaVN0cmluZyI6Imh0dHBzOi8vY2xvY2tpZnkubWU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JodHRwczovL21pcm8uY29tL2RlLyIsIlVyaVN0cmluZyI6Imh0dHBzOi8vbWlyby5jb20vZGUv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mh0dHBzOi8vd3d3LmF0bGFzc2lhbi5jb20vZGUvc29mdHdhcmUvamlyYSIsIlVyaVN0cmluZyI6Imh0dHBzOi8vd3d3LmF0bGFzc2lhbi5jb20vZGUvc29mdHdhcmUvamlyY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odHRwczovL2Rpc2NvcmQuY29tIiwiVXJpU3RyaW5nIjoiaHR0cHM6Ly9kaXNjb3JkLmNvbS8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3d3dy5zb25hcmxpbnQub3JnIiwiVXJpU3RyaW5nIjoiaHR0cHM6Ly93d3cuc29uYXJsaW50Lm9yZy8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}</w:instrTex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separate"/>
          </w:r>
          <w:r w:rsidR="00051C00" w:rsidRPr="00D6764B">
            <w:rPr>
              <w:rFonts w:ascii="Times New Roman" w:hAnsi="Times New Roman" w:cs="Times New Roman"/>
              <w:lang w:val="de-AT"/>
            </w:rPr>
            <w:t>(IntelliJ; Github; Clockify; MiroBoard; Jira; Discord; Sonarlint)</w: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end"/>
          </w:r>
        </w:sdtContent>
      </w:sdt>
    </w:p>
    <w:p w14:paraId="7A31AEE5" w14:textId="052989D9" w:rsidR="001C2B5E" w:rsidRPr="00D6764B" w:rsidRDefault="001C2B5E" w:rsidP="00D6764B">
      <w:pPr>
        <w:pStyle w:val="mt2"/>
      </w:pPr>
      <w:bookmarkStart w:id="2" w:name="_Toc110086221"/>
      <w:r w:rsidRPr="00D6764B">
        <w:t>Bibliotheken</w:t>
      </w:r>
      <w:bookmarkEnd w:id="2"/>
    </w:p>
    <w:p w14:paraId="3A255BB5" w14:textId="0FD11C52" w:rsidR="001C2B5E" w:rsidRPr="00D6764B" w:rsidRDefault="00672A20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proofErr w:type="spellStart"/>
      <w:r w:rsidRPr="00D6764B">
        <w:rPr>
          <w:rFonts w:ascii="Times New Roman" w:hAnsi="Times New Roman" w:cs="Times New Roman"/>
          <w:b/>
          <w:bCs/>
          <w:lang w:val="de-AT"/>
        </w:rPr>
        <w:t>JFreeChart</w:t>
      </w:r>
      <w:proofErr w:type="spellEnd"/>
      <w:r w:rsidRPr="00D6764B">
        <w:rPr>
          <w:rFonts w:ascii="Times New Roman" w:hAnsi="Times New Roman" w:cs="Times New Roman"/>
          <w:b/>
          <w:bCs/>
          <w:lang w:val="de-AT"/>
        </w:rPr>
        <w:t xml:space="preserve"> 1.0.19</w:t>
      </w:r>
    </w:p>
    <w:p w14:paraId="6D999DD0" w14:textId="327AA18A" w:rsidR="00672A20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Für die</w:t>
      </w:r>
      <w:r w:rsidR="00672A20" w:rsidRPr="00D6764B">
        <w:rPr>
          <w:rFonts w:ascii="Times New Roman" w:hAnsi="Times New Roman" w:cs="Times New Roman"/>
          <w:lang w:val="de-AT"/>
        </w:rPr>
        <w:t xml:space="preserve"> Visualisierung der Barcharts wurde</w:t>
      </w:r>
      <w:r w:rsidR="00BE7FC7" w:rsidRPr="00D6764B">
        <w:rPr>
          <w:rFonts w:ascii="Times New Roman" w:hAnsi="Times New Roman" w:cs="Times New Roman"/>
          <w:lang w:val="de-AT"/>
        </w:rPr>
        <w:t xml:space="preserve"> die Open Source- API</w:t>
      </w:r>
      <w:r w:rsidR="00672A20" w:rsidRPr="00D6764B">
        <w:rPr>
          <w:rFonts w:ascii="Times New Roman" w:hAnsi="Times New Roman" w:cs="Times New Roman"/>
          <w:lang w:val="de-AT"/>
        </w:rPr>
        <w:t xml:space="preserve"> </w:t>
      </w:r>
      <w:proofErr w:type="spellStart"/>
      <w:r w:rsidR="00672A20" w:rsidRPr="00D6764B">
        <w:rPr>
          <w:rFonts w:ascii="Times New Roman" w:hAnsi="Times New Roman" w:cs="Times New Roman"/>
          <w:lang w:val="de-AT"/>
        </w:rPr>
        <w:t>JFreeChart</w:t>
      </w:r>
      <w:proofErr w:type="spellEnd"/>
      <w:r w:rsidR="00672A20" w:rsidRPr="00D6764B">
        <w:rPr>
          <w:rFonts w:ascii="Times New Roman" w:hAnsi="Times New Roman" w:cs="Times New Roman"/>
          <w:lang w:val="de-AT"/>
        </w:rPr>
        <w:t xml:space="preserve"> in Kombination mit </w:t>
      </w:r>
      <w:proofErr w:type="spellStart"/>
      <w:r w:rsidR="00672A20" w:rsidRPr="00D6764B">
        <w:rPr>
          <w:rFonts w:ascii="Times New Roman" w:hAnsi="Times New Roman" w:cs="Times New Roman"/>
          <w:lang w:val="de-AT"/>
        </w:rPr>
        <w:t>JCommon</w:t>
      </w:r>
      <w:proofErr w:type="spellEnd"/>
      <w:r w:rsidR="00672A20" w:rsidRPr="00D6764B">
        <w:rPr>
          <w:rFonts w:ascii="Times New Roman" w:hAnsi="Times New Roman" w:cs="Times New Roman"/>
          <w:lang w:val="de-AT"/>
        </w:rPr>
        <w:t xml:space="preserve"> verwendet</w:t>
      </w:r>
      <w:r w:rsidR="00330A02" w:rsidRPr="00D6764B">
        <w:rPr>
          <w:rFonts w:ascii="Times New Roman" w:hAnsi="Times New Roman" w:cs="Times New Roman"/>
          <w:lang w:val="de-AT"/>
        </w:rPr>
        <w:t>. Das Chart wird entsprechend der Benutzereingabe mit unterschiedlichen Datensätzen beschrieben und angepasst.</w:t>
      </w:r>
    </w:p>
    <w:p w14:paraId="734879BF" w14:textId="6616B2AA" w:rsidR="004E44FD" w:rsidRPr="00D6764B" w:rsidRDefault="00672A20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D6764B">
        <w:rPr>
          <w:rFonts w:ascii="Times New Roman" w:hAnsi="Times New Roman" w:cs="Times New Roman"/>
          <w:b/>
          <w:bCs/>
          <w:lang w:val="de-AT"/>
        </w:rPr>
        <w:t>Sax Parser</w:t>
      </w:r>
    </w:p>
    <w:p w14:paraId="484D8BA5" w14:textId="42DC1C92" w:rsidR="00E4240F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Wird zum Einlesen der Informationen </w:t>
      </w:r>
      <w:r w:rsidR="0060495A" w:rsidRPr="00D6764B">
        <w:rPr>
          <w:rFonts w:ascii="Times New Roman" w:hAnsi="Times New Roman" w:cs="Times New Roman"/>
          <w:lang w:val="de-AT"/>
        </w:rPr>
        <w:t xml:space="preserve">aus den GPS- </w:t>
      </w:r>
      <w:proofErr w:type="spellStart"/>
      <w:r w:rsidR="0060495A" w:rsidRPr="00D6764B">
        <w:rPr>
          <w:rFonts w:ascii="Times New Roman" w:hAnsi="Times New Roman" w:cs="Times New Roman"/>
          <w:lang w:val="de-AT"/>
        </w:rPr>
        <w:t>Datrensatz</w:t>
      </w:r>
      <w:proofErr w:type="spellEnd"/>
      <w:r w:rsidR="0060495A" w:rsidRPr="00D6764B">
        <w:rPr>
          <w:rFonts w:ascii="Times New Roman" w:hAnsi="Times New Roman" w:cs="Times New Roman"/>
          <w:lang w:val="de-AT"/>
        </w:rPr>
        <w:t xml:space="preserve">- Files </w:t>
      </w:r>
      <w:r w:rsidRPr="00D6764B">
        <w:rPr>
          <w:rFonts w:ascii="Times New Roman" w:hAnsi="Times New Roman" w:cs="Times New Roman"/>
          <w:lang w:val="de-AT"/>
        </w:rPr>
        <w:t xml:space="preserve">verwendet. Unser </w:t>
      </w:r>
      <w:proofErr w:type="spellStart"/>
      <w:r w:rsidRPr="00D6764B">
        <w:rPr>
          <w:rFonts w:ascii="Times New Roman" w:hAnsi="Times New Roman" w:cs="Times New Roman"/>
          <w:lang w:val="de-AT"/>
        </w:rPr>
        <w:t>Activit</w:t>
      </w:r>
      <w:r w:rsidR="0060495A" w:rsidRPr="00D6764B">
        <w:rPr>
          <w:rFonts w:ascii="Times New Roman" w:hAnsi="Times New Roman" w:cs="Times New Roman"/>
          <w:lang w:val="de-AT"/>
        </w:rPr>
        <w:t>y</w:t>
      </w:r>
      <w:r w:rsidRPr="00D6764B">
        <w:rPr>
          <w:rFonts w:ascii="Times New Roman" w:hAnsi="Times New Roman" w:cs="Times New Roman"/>
          <w:lang w:val="de-AT"/>
        </w:rPr>
        <w:t>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</w:t>
      </w:r>
      <w:r w:rsidR="0060495A" w:rsidRPr="00D6764B">
        <w:rPr>
          <w:rFonts w:ascii="Times New Roman" w:hAnsi="Times New Roman" w:cs="Times New Roman"/>
          <w:lang w:val="de-AT"/>
        </w:rPr>
        <w:t>erweitert</w:t>
      </w:r>
      <w:r w:rsidRPr="00D6764B">
        <w:rPr>
          <w:rFonts w:ascii="Times New Roman" w:hAnsi="Times New Roman" w:cs="Times New Roman"/>
          <w:lang w:val="de-AT"/>
        </w:rPr>
        <w:t xml:space="preserve"> den </w:t>
      </w:r>
      <w:proofErr w:type="spellStart"/>
      <w:r w:rsidRPr="00D6764B">
        <w:rPr>
          <w:rFonts w:ascii="Times New Roman" w:hAnsi="Times New Roman" w:cs="Times New Roman"/>
          <w:lang w:val="de-AT"/>
        </w:rPr>
        <w:t>Default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und überschreibt die abstrakten Default- Methoden, um die Datensätze aus den GPS- Files einzulesen.</w:t>
      </w:r>
      <w:r w:rsidR="006A7E29" w:rsidRPr="00D6764B">
        <w:rPr>
          <w:rFonts w:ascii="Times New Roman" w:hAnsi="Times New Roman" w:cs="Times New Roman"/>
          <w:lang w:val="de-AT"/>
        </w:rPr>
        <w:t xml:space="preserve"> Der Sax Parser ersetzte im Verlauf der Entwicklung, den zuerst verwendeten Dom Parser da dieser effizienter arbeitet und so die Wartezeit des Benutzers empfindlich verringert.</w:t>
      </w:r>
    </w:p>
    <w:p w14:paraId="03D8E7A9" w14:textId="41F1BCF7" w:rsidR="00672A20" w:rsidRPr="00D6764B" w:rsidRDefault="008A419A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D6764B">
        <w:rPr>
          <w:rFonts w:ascii="Times New Roman" w:hAnsi="Times New Roman" w:cs="Times New Roman"/>
          <w:b/>
          <w:bCs/>
          <w:lang w:val="de-AT"/>
        </w:rPr>
        <w:t>Dom Parser</w:t>
      </w:r>
    </w:p>
    <w:p w14:paraId="14131FAB" w14:textId="054267F1" w:rsidR="0050497D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Wird zum Schreiben bzw. Transformieren des Inhalts des Properites.xml- Files verwendet.</w:t>
      </w:r>
      <w:r w:rsidR="00BE7FC7" w:rsidRPr="00D6764B">
        <w:rPr>
          <w:rFonts w:ascii="Times New Roman" w:hAnsi="Times New Roman" w:cs="Times New Roman"/>
          <w:lang w:val="de-AT"/>
        </w:rPr>
        <w:t xml:space="preserve"> In diesem File wird aktuell nur der Pfad, aus dem die GPS- Files eingelesen werden, persistiert. </w:t>
      </w:r>
    </w:p>
    <w:p w14:paraId="5F9A4C49" w14:textId="6F7330C8" w:rsidR="0050497D" w:rsidRPr="00D6764B" w:rsidRDefault="0050497D" w:rsidP="00331C50">
      <w:pPr>
        <w:jc w:val="both"/>
        <w:rPr>
          <w:rFonts w:ascii="Times New Roman" w:hAnsi="Times New Roman" w:cs="Times New Roman"/>
          <w:b/>
          <w:bCs/>
          <w:lang w:val="de-AT"/>
        </w:rPr>
      </w:pPr>
      <w:r w:rsidRPr="00D6764B">
        <w:rPr>
          <w:rFonts w:ascii="Times New Roman" w:hAnsi="Times New Roman" w:cs="Times New Roman"/>
          <w:b/>
          <w:bCs/>
          <w:lang w:val="de-AT"/>
        </w:rPr>
        <w:t>Standard Java Bibliotheken</w:t>
      </w:r>
    </w:p>
    <w:p w14:paraId="274E6340" w14:textId="741ABBDE" w:rsidR="00CB01E5" w:rsidRPr="00D6764B" w:rsidRDefault="00CB01E5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Alle restlichen Methoden und Funktionen wurden mit den standardmäßig in Java enthaltenen Bibliotheken umgesetzt.</w:t>
      </w:r>
    </w:p>
    <w:p w14:paraId="40A62EFC" w14:textId="61D2FF8C" w:rsidR="00051C00" w:rsidRPr="00D6764B" w:rsidRDefault="00000000">
      <w:pPr>
        <w:rPr>
          <w:rFonts w:ascii="Times New Roman" w:hAnsi="Times New Roman" w:cs="Times New Roman"/>
          <w:lang w:val="de-AT"/>
        </w:rPr>
      </w:pPr>
      <w:sdt>
        <w:sdtPr>
          <w:rPr>
            <w:rFonts w:ascii="Times New Roman" w:hAnsi="Times New Roman" w:cs="Times New Roman"/>
            <w:lang w:val="de-AT"/>
          </w:rPr>
          <w:alias w:val="To edit, see citavi.com/edit"/>
          <w:tag w:val="CitaviPlaceholder#b8ca2b33-8d9d-4f8e-b5b4-56e5bfeb634c"/>
          <w:id w:val="2045169717"/>
          <w:placeholder>
            <w:docPart w:val="DefaultPlaceholder_-1854013440"/>
          </w:placeholder>
        </w:sdtPr>
        <w:sdtContent>
          <w:r w:rsidR="00051C00" w:rsidRPr="00D6764B">
            <w:rPr>
              <w:rFonts w:ascii="Times New Roman" w:hAnsi="Times New Roman" w:cs="Times New Roman"/>
              <w:lang w:val="de-AT"/>
            </w:rPr>
            <w:fldChar w:fldCharType="begin"/>
          </w:r>
          <w:r w:rsidR="00051C00" w:rsidRPr="00D6764B">
            <w:rPr>
              <w:rFonts w:ascii="Times New Roman" w:hAnsi="Times New Roman" w:cs="Times New Roman"/>
              <w:lang w:val="de-AT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JiZmQ0ZGZhLWU3MzUtNDUxMy1iODVkLThkNTQ1OTQyZjE0OSIsIlJhbmdlTGVuZ3RoIjoxMSwiUmVmZXJlbmNlSWQiOiI2ZTI4ZGY2OS1lMjg3LTQzYTMtYjQ5ZS05OGZjMDE2NzY5ZTIiLCJSZWZlcmVuY2UiOnsiJGlkIjoiMy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QiLCIkdHlwZSI6IlN3aXNzQWNhZGVtaWMuQ2l0YXZpLkxvY2F0aW9uLCBTd2lzc0FjYWRlbWljLkNpdGF2aSIsIkFkZHJlc3MiOnsiJGlkIjoiNSIsIiR0eXBlIjoiU3dpc3NBY2FkZW1pYy5DaXRhdmkuTGlua2VkUmVzb3VyY2UsIFN3aXNzQWNhZGVtaWMuQ2l0YXZpIiwiTGlua2VkUmVzb3VyY2VUeXBlIjo1LCJPcmlnaW5hbFN0cmluZyI6Imh0dHBzOi8vd3d3LmpmcmVlLm9yZy9qZnJlZWNoYXJ0LyIsIlVyaVN0cmluZyI6Imh0dHBzOi8vd3d3LmpmcmVlLm9yZy9qZnJlZWNoYXJ0LyIsIkxpbmtlZFJlc291cmNlU3RhdHVzIjo4LCJQcm9wZXJ0aWVzIjp7IiRpZCI6I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2NzLm9yYWNsZS5jb20vamF2YXNlL3R1dG9yaWFsL2pheHAvc2F4L3BhcnNpbmcuaHRtbCIsIlVyaVN0cmluZyI6Imh0dHBzOi8vZG9jcy5vcmFjbGUuY29tL2phdmFzZS90dXRvcmlhbC9qYXhwL3NheC9wYXJzaW5nLmh0bWw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2RvY3Mub3JhY2xlLmNvbS9qYXZhc2UvdHV0b3JpYWwvamF4cC9kb20vcmVhZGluZ1hNTC5odG1sIiwiVXJpU3RyaW5nIjoiaHR0cHM6Ly9kb2NzLm9yYWNsZS5jb20vamF2YXNlL3R1dG9yaWFsL2pheHAvZG9tL3JlYWRpbmdYTUwuaHRtb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}</w:instrTex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separate"/>
          </w:r>
          <w:r w:rsidR="00051C00" w:rsidRPr="00D6764B">
            <w:rPr>
              <w:rFonts w:ascii="Times New Roman" w:hAnsi="Times New Roman" w:cs="Times New Roman"/>
              <w:lang w:val="de-AT"/>
            </w:rPr>
            <w:t>(JFreeChart; Sax Parser; Dom Parser)</w:t>
          </w:r>
          <w:r w:rsidR="00051C00" w:rsidRPr="00D6764B">
            <w:rPr>
              <w:rFonts w:ascii="Times New Roman" w:hAnsi="Times New Roman" w:cs="Times New Roman"/>
              <w:lang w:val="de-AT"/>
            </w:rPr>
            <w:fldChar w:fldCharType="end"/>
          </w:r>
        </w:sdtContent>
      </w:sdt>
    </w:p>
    <w:p w14:paraId="4877D78E" w14:textId="77777777" w:rsidR="00CB01E5" w:rsidRPr="00D6764B" w:rsidRDefault="00CB01E5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br w:type="page"/>
      </w:r>
    </w:p>
    <w:p w14:paraId="026BFFF8" w14:textId="77777777" w:rsidR="0050497D" w:rsidRPr="00D6764B" w:rsidRDefault="0050497D">
      <w:pPr>
        <w:rPr>
          <w:rFonts w:ascii="Times New Roman" w:hAnsi="Times New Roman" w:cs="Times New Roman"/>
          <w:lang w:val="de-AT"/>
        </w:rPr>
      </w:pPr>
    </w:p>
    <w:p w14:paraId="4D765F0A" w14:textId="77777777" w:rsidR="00E4240F" w:rsidRPr="00D6764B" w:rsidRDefault="00E4240F" w:rsidP="00331C50">
      <w:pPr>
        <w:jc w:val="both"/>
        <w:rPr>
          <w:rFonts w:ascii="Times New Roman" w:hAnsi="Times New Roman" w:cs="Times New Roman"/>
          <w:lang w:val="de-AT"/>
        </w:rPr>
      </w:pPr>
    </w:p>
    <w:p w14:paraId="57DE7C16" w14:textId="0C58B738" w:rsidR="00672A20" w:rsidRPr="00D6764B" w:rsidRDefault="00FA08D4" w:rsidP="00D6764B">
      <w:pPr>
        <w:pStyle w:val="mt2"/>
        <w:jc w:val="both"/>
        <w:rPr>
          <w:lang w:val="de-AT"/>
        </w:rPr>
      </w:pPr>
      <w:bookmarkStart w:id="3" w:name="_Toc110086222"/>
      <w:r w:rsidRPr="00D6764B">
        <w:rPr>
          <w:lang w:val="de-AT"/>
        </w:rPr>
        <w:t>Technologien</w:t>
      </w:r>
      <w:bookmarkEnd w:id="3"/>
    </w:p>
    <w:p w14:paraId="2AF3D076" w14:textId="7211D043" w:rsidR="00330A02" w:rsidRPr="00D6764B" w:rsidRDefault="00FF1CE7" w:rsidP="00D6764B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gesamte Applikation wurde auf Basis von Java Version 17 </w:t>
      </w:r>
      <w:r w:rsidR="00103ACD" w:rsidRPr="00D6764B">
        <w:rPr>
          <w:rFonts w:ascii="Times New Roman" w:hAnsi="Times New Roman" w:cs="Times New Roman"/>
          <w:lang w:val="de-AT"/>
        </w:rPr>
        <w:t xml:space="preserve">und </w:t>
      </w:r>
      <w:proofErr w:type="spellStart"/>
      <w:r w:rsidR="00103ACD" w:rsidRPr="00D6764B">
        <w:rPr>
          <w:rFonts w:ascii="Times New Roman" w:hAnsi="Times New Roman" w:cs="Times New Roman"/>
          <w:lang w:val="de-AT"/>
        </w:rPr>
        <w:t>JUnit</w:t>
      </w:r>
      <w:proofErr w:type="spellEnd"/>
      <w:r w:rsidR="00103ACD" w:rsidRPr="00D6764B">
        <w:rPr>
          <w:rFonts w:ascii="Times New Roman" w:hAnsi="Times New Roman" w:cs="Times New Roman"/>
          <w:lang w:val="de-AT"/>
        </w:rPr>
        <w:t xml:space="preserve"> 5.11.1 entwickelt</w:t>
      </w:r>
      <w:r w:rsidRPr="00D6764B">
        <w:rPr>
          <w:rFonts w:ascii="Times New Roman" w:hAnsi="Times New Roman" w:cs="Times New Roman"/>
          <w:lang w:val="de-AT"/>
        </w:rPr>
        <w:t>.</w: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0E1C2406" wp14:editId="02C19177">
                <wp:simplePos x="0" y="0"/>
                <wp:positionH relativeFrom="column">
                  <wp:posOffset>304165</wp:posOffset>
                </wp:positionH>
                <wp:positionV relativeFrom="paragraph">
                  <wp:posOffset>617220</wp:posOffset>
                </wp:positionV>
                <wp:extent cx="5102860" cy="2788920"/>
                <wp:effectExtent l="19050" t="19050" r="21590" b="11430"/>
                <wp:wrapNone/>
                <wp:docPr id="10" name="Rechteck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102860" cy="2788920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0A2EDD6" id="Rechteck 10" o:spid="_x0000_s1026" style="position:absolute;margin-left:23.95pt;margin-top:48.6pt;width:401.8pt;height:219.6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" filled="f" strokecolor="red" strokeweight="2.25pt"/>
            </w:pict>
          </mc:Fallback>
        </mc:AlternateContent>
      </w:r>
      <w:r w:rsidR="00D6764B">
        <w:rPr>
          <w:rFonts w:ascii="Times New Roman" w:hAnsi="Times New Roman" w:cs="Times New Roman"/>
          <w:lang w:val="de-AT"/>
        </w:rPr>
        <w:t xml:space="preserve"> </w:t>
      </w:r>
      <w:r w:rsidR="00FA08D4" w:rsidRPr="00D6764B">
        <w:rPr>
          <w:rFonts w:ascii="Times New Roman" w:hAnsi="Times New Roman" w:cs="Times New Roman"/>
          <w:lang w:val="de-AT"/>
        </w:rPr>
        <w:t>Für die grafische Darstellung wurde Java Swing gewählt. Im Hauptfenster (</w:t>
      </w:r>
      <w:proofErr w:type="spellStart"/>
      <w:r w:rsidR="00FA08D4" w:rsidRPr="00D6764B">
        <w:rPr>
          <w:rFonts w:ascii="Times New Roman" w:hAnsi="Times New Roman" w:cs="Times New Roman"/>
          <w:lang w:val="de-AT"/>
        </w:rPr>
        <w:t>JFrame</w:t>
      </w:r>
      <w:proofErr w:type="spellEnd"/>
      <w:r w:rsidR="00FA08D4" w:rsidRPr="00D6764B">
        <w:rPr>
          <w:rFonts w:ascii="Times New Roman" w:hAnsi="Times New Roman" w:cs="Times New Roman"/>
          <w:lang w:val="de-AT"/>
        </w:rPr>
        <w:t xml:space="preserve">) wurden dazu </w:t>
      </w:r>
      <w:r w:rsidR="00DB7413" w:rsidRPr="00D6764B">
        <w:rPr>
          <w:rFonts w:ascii="Times New Roman" w:hAnsi="Times New Roman" w:cs="Times New Roman"/>
          <w:lang w:val="de-AT"/>
        </w:rPr>
        <w:t xml:space="preserve">direkt in </w:t>
      </w:r>
      <w:proofErr w:type="spellStart"/>
      <w:r w:rsidR="00DB7413" w:rsidRPr="00D6764B">
        <w:rPr>
          <w:rFonts w:ascii="Times New Roman" w:hAnsi="Times New Roman" w:cs="Times New Roman"/>
          <w:lang w:val="de-AT"/>
        </w:rPr>
        <w:t>IntelliJ</w:t>
      </w:r>
      <w:proofErr w:type="spellEnd"/>
      <w:r w:rsidR="00DB7413" w:rsidRPr="00D6764B">
        <w:rPr>
          <w:rFonts w:ascii="Times New Roman" w:hAnsi="Times New Roman" w:cs="Times New Roman"/>
          <w:lang w:val="de-AT"/>
        </w:rPr>
        <w:t xml:space="preserve"> </w:t>
      </w:r>
      <w:r w:rsidR="00FA08D4" w:rsidRPr="00D6764B">
        <w:rPr>
          <w:rFonts w:ascii="Times New Roman" w:hAnsi="Times New Roman" w:cs="Times New Roman"/>
          <w:lang w:val="de-AT"/>
        </w:rPr>
        <w:t xml:space="preserve">ein </w:t>
      </w:r>
      <w:proofErr w:type="spellStart"/>
      <w:r w:rsidR="00FA08D4" w:rsidRPr="00D6764B">
        <w:rPr>
          <w:rFonts w:ascii="Times New Roman" w:hAnsi="Times New Roman" w:cs="Times New Roman"/>
          <w:lang w:val="de-AT"/>
        </w:rPr>
        <w:t>JMenu</w:t>
      </w:r>
      <w:proofErr w:type="spellEnd"/>
      <w:r w:rsidR="00FA08D4" w:rsidRPr="00D6764B">
        <w:rPr>
          <w:rFonts w:ascii="Times New Roman" w:hAnsi="Times New Roman" w:cs="Times New Roman"/>
          <w:lang w:val="de-AT"/>
        </w:rPr>
        <w:t xml:space="preserve"> und </w:t>
      </w:r>
      <w:r w:rsidR="00330A02" w:rsidRPr="00D6764B">
        <w:rPr>
          <w:rFonts w:ascii="Times New Roman" w:hAnsi="Times New Roman" w:cs="Times New Roman"/>
          <w:lang w:val="de-AT"/>
        </w:rPr>
        <w:t>mehrere</w:t>
      </w:r>
      <w:r w:rsidR="00FA08D4" w:rsidRPr="00D6764B">
        <w:rPr>
          <w:rFonts w:ascii="Times New Roman" w:hAnsi="Times New Roman" w:cs="Times New Roman"/>
          <w:lang w:val="de-AT"/>
        </w:rPr>
        <w:t xml:space="preserve"> </w:t>
      </w:r>
      <w:proofErr w:type="spellStart"/>
      <w:r w:rsidR="00FA08D4" w:rsidRPr="00D6764B">
        <w:rPr>
          <w:rFonts w:ascii="Times New Roman" w:hAnsi="Times New Roman" w:cs="Times New Roman"/>
          <w:lang w:val="de-AT"/>
        </w:rPr>
        <w:t>JPanels</w:t>
      </w:r>
      <w:proofErr w:type="spellEnd"/>
      <w:r w:rsidR="00FA08D4" w:rsidRPr="00D6764B">
        <w:rPr>
          <w:rFonts w:ascii="Times New Roman" w:hAnsi="Times New Roman" w:cs="Times New Roman"/>
          <w:lang w:val="de-AT"/>
        </w:rPr>
        <w:t xml:space="preserve"> mit den jeweiligen weiter untergliederten Inhalten erstellt.</w:t>
      </w:r>
    </w:p>
    <w:p w14:paraId="049F5C23" w14:textId="41280D73" w:rsidR="00FA08D4" w:rsidRPr="00D6764B" w:rsidRDefault="009933A7" w:rsidP="00FA08D4">
      <w:pPr>
        <w:keepNext/>
        <w:jc w:val="center"/>
        <w:rPr>
          <w:rFonts w:ascii="Times New Roman" w:hAnsi="Times New Roman" w:cs="Times New Roman"/>
        </w:rPr>
      </w:pP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EEA0608" wp14:editId="6C08454F">
                <wp:simplePos x="0" y="0"/>
                <wp:positionH relativeFrom="column">
                  <wp:posOffset>363220</wp:posOffset>
                </wp:positionH>
                <wp:positionV relativeFrom="paragraph">
                  <wp:posOffset>1389417</wp:posOffset>
                </wp:positionV>
                <wp:extent cx="2470150" cy="1294130"/>
                <wp:effectExtent l="19050" t="19050" r="25400" b="20320"/>
                <wp:wrapNone/>
                <wp:docPr id="19" name="Rechteck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1294130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FFFF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526F0348" id="Rechteck 19" o:spid="_x0000_s1026" style="position:absolute;margin-left:28.6pt;margin-top:109.4pt;width:194.5pt;height:101.9pt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" filled="f" strokecolor="yellow" strokeweight="2.25pt"/>
            </w:pict>
          </mc:Fallback>
        </mc:AlternateConten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58159909" wp14:editId="3898C660">
                <wp:simplePos x="0" y="0"/>
                <wp:positionH relativeFrom="column">
                  <wp:posOffset>2874736</wp:posOffset>
                </wp:positionH>
                <wp:positionV relativeFrom="paragraph">
                  <wp:posOffset>42998</wp:posOffset>
                </wp:positionV>
                <wp:extent cx="2470150" cy="2647587"/>
                <wp:effectExtent l="19050" t="19050" r="25400" b="19685"/>
                <wp:wrapNone/>
                <wp:docPr id="27" name="Rechteck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2647587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chemeClr val="accent6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7248DE8" id="Rechteck 27" o:spid="_x0000_s1026" style="position:absolute;margin-left:226.35pt;margin-top:3.4pt;width:194.5pt;height:208.4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" filled="f" strokecolor="#70ad47 [3209]" strokeweight="2.25pt"/>
            </w:pict>
          </mc:Fallback>
        </mc:AlternateConten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E5AC0C9" wp14:editId="14337381">
                <wp:simplePos x="0" y="0"/>
                <wp:positionH relativeFrom="column">
                  <wp:posOffset>363764</wp:posOffset>
                </wp:positionH>
                <wp:positionV relativeFrom="paragraph">
                  <wp:posOffset>39370</wp:posOffset>
                </wp:positionV>
                <wp:extent cx="2470150" cy="1316718"/>
                <wp:effectExtent l="19050" t="19050" r="25400" b="17145"/>
                <wp:wrapNone/>
                <wp:docPr id="12" name="Rechteck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70150" cy="1316718"/>
                        </a:xfrm>
                        <a:prstGeom prst="rect">
                          <a:avLst/>
                        </a:prstGeom>
                        <a:noFill/>
                        <a:ln w="28575">
                          <a:solidFill>
                            <a:srgbClr val="0070C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BE4EEEB" id="Rechteck 12" o:spid="_x0000_s1026" style="position:absolute;margin-left:28.65pt;margin-top:3.1pt;width:194.5pt;height:103.7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" filled="f" strokecolor="#0070c0" strokeweight="2.25pt"/>
            </w:pict>
          </mc:Fallback>
        </mc:AlternateContent>
      </w:r>
      <w:r w:rsidR="00FA08D4" w:rsidRPr="00D6764B">
        <w:rPr>
          <w:rFonts w:ascii="Times New Roman" w:hAnsi="Times New Roman" w:cs="Times New Roman"/>
          <w:noProof/>
          <w:lang w:val="de-AT"/>
        </w:rPr>
        <w:drawing>
          <wp:inline distT="0" distB="0" distL="0" distR="0" wp14:anchorId="5FACC0FD" wp14:editId="09897520">
            <wp:extent cx="5040000" cy="2706501"/>
            <wp:effectExtent l="0" t="0" r="8255" b="0"/>
            <wp:docPr id="3" name="Grafik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40000" cy="27065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CBE14E" w14:textId="7E295452" w:rsidR="00FA08D4" w:rsidRPr="00D6764B" w:rsidRDefault="00FA08D4" w:rsidP="00FA08D4">
      <w:pPr>
        <w:pStyle w:val="Caption"/>
        <w:jc w:val="center"/>
        <w:rPr>
          <w:rFonts w:ascii="Times New Roman" w:hAnsi="Times New Roman" w:cs="Times New Roman"/>
          <w:lang w:val="de-AT"/>
        </w:rPr>
      </w:pPr>
      <w:bookmarkStart w:id="4" w:name="_Toc110086100"/>
      <w:r w:rsidRPr="00D6764B">
        <w:rPr>
          <w:rFonts w:ascii="Times New Roman" w:hAnsi="Times New Roman" w:cs="Times New Roman"/>
        </w:rPr>
        <w:t xml:space="preserve">Abbildung </w:t>
      </w:r>
      <w:r w:rsidRPr="00D6764B">
        <w:rPr>
          <w:rFonts w:ascii="Times New Roman" w:hAnsi="Times New Roman" w:cs="Times New Roman"/>
        </w:rPr>
        <w:fldChar w:fldCharType="begin"/>
      </w:r>
      <w:r w:rsidRPr="00D6764B">
        <w:rPr>
          <w:rFonts w:ascii="Times New Roman" w:hAnsi="Times New Roman" w:cs="Times New Roman"/>
        </w:rPr>
        <w:instrText xml:space="preserve"> SEQ Abbildung \* ARABIC </w:instrText>
      </w:r>
      <w:r w:rsidRPr="00D6764B">
        <w:rPr>
          <w:rFonts w:ascii="Times New Roman" w:hAnsi="Times New Roman" w:cs="Times New Roman"/>
        </w:rPr>
        <w:fldChar w:fldCharType="separate"/>
      </w:r>
      <w:r w:rsidRPr="00D6764B">
        <w:rPr>
          <w:rFonts w:ascii="Times New Roman" w:hAnsi="Times New Roman" w:cs="Times New Roman"/>
          <w:noProof/>
        </w:rPr>
        <w:t>1</w:t>
      </w:r>
      <w:r w:rsidRPr="00D6764B">
        <w:rPr>
          <w:rFonts w:ascii="Times New Roman" w:hAnsi="Times New Roman" w:cs="Times New Roman"/>
          <w:noProof/>
        </w:rPr>
        <w:fldChar w:fldCharType="end"/>
      </w:r>
      <w:r w:rsidRPr="00D6764B">
        <w:rPr>
          <w:rFonts w:ascii="Times New Roman" w:hAnsi="Times New Roman" w:cs="Times New Roman"/>
        </w:rPr>
        <w:t>: Aufbau der grafischen Oberfläche</w:t>
      </w:r>
      <w:bookmarkEnd w:id="4"/>
    </w:p>
    <w:p w14:paraId="7FD1B329" w14:textId="5F7B4FD5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0DA468F9" w14:textId="7DAEB256" w:rsidR="00CB01E5" w:rsidRPr="00D6764B" w:rsidRDefault="00CB01E5" w:rsidP="00CB01E5">
      <w:pPr>
        <w:rPr>
          <w:rFonts w:ascii="Times New Roman" w:hAnsi="Times New Roman" w:cs="Times New Roman"/>
        </w:rPr>
      </w:pPr>
      <w:r w:rsidRPr="00D6764B">
        <w:rPr>
          <w:rFonts w:ascii="Times New Roman" w:hAnsi="Times New Roman" w:cs="Times New Roman"/>
        </w:rPr>
        <w:tab/>
      </w:r>
    </w:p>
    <w:p w14:paraId="6295904F" w14:textId="0C95D403" w:rsidR="00CB01E5" w:rsidRPr="00D6764B" w:rsidRDefault="004B296F" w:rsidP="00CB01E5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0288" behindDoc="1" locked="0" layoutInCell="1" allowOverlap="1" wp14:anchorId="02420027" wp14:editId="5F85B6DB">
                <wp:simplePos x="0" y="0"/>
                <wp:positionH relativeFrom="column">
                  <wp:posOffset>-19050</wp:posOffset>
                </wp:positionH>
                <wp:positionV relativeFrom="paragraph">
                  <wp:posOffset>235111</wp:posOffset>
                </wp:positionV>
                <wp:extent cx="285115" cy="285115"/>
                <wp:effectExtent l="0" t="0" r="19685" b="19685"/>
                <wp:wrapNone/>
                <wp:docPr id="14" name="Oval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FF00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89339D7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02420027" id="Oval 14" o:spid="_x0000_s1026" style="position:absolute;margin-left:-1.5pt;margin-top:18.5pt;width:22.45pt;height:22.45pt;z-index:-251656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" filled="f" strokecolor="red" strokeweight="1.5pt">
                <v:stroke joinstyle="miter"/>
                <v:textbox>
                  <w:txbxContent>
                    <w:p w14:paraId="589339D7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38EB1E4E" wp14:editId="17E54E82">
                <wp:simplePos x="0" y="0"/>
                <wp:positionH relativeFrom="column">
                  <wp:posOffset>-8340</wp:posOffset>
                </wp:positionH>
                <wp:positionV relativeFrom="paragraph">
                  <wp:posOffset>249868</wp:posOffset>
                </wp:positionV>
                <wp:extent cx="264160" cy="258445"/>
                <wp:effectExtent l="0" t="0" r="0" b="0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C2E5E6A" w14:textId="77777777" w:rsidR="00CB01E5" w:rsidRPr="00F81268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F81268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  <w:t>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B1E4E" id="_x0000_t202" coordsize="21600,21600" o:spt="202" path="m,l,21600r21600,l21600,xe">
                <v:stroke joinstyle="miter"/>
                <v:path gradientshapeok="t" o:connecttype="rect"/>
              </v:shapetype>
              <v:shape id="Text Box 13" o:spid="_x0000_s1027" type="#_x0000_t202" style="position:absolute;margin-left:-.65pt;margin-top:19.65pt;width:20.8pt;height:20.3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" filled="f" stroked="f" strokeweight=".5pt">
                <v:textbox>
                  <w:txbxContent>
                    <w:p w14:paraId="6C2E5E6A" w14:textId="77777777" w:rsidR="00CB01E5" w:rsidRPr="00F81268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  <w:r w:rsidRPr="00F81268"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  <w:t>1</w:t>
                      </w:r>
                    </w:p>
                  </w:txbxContent>
                </v:textbox>
              </v:shape>
            </w:pict>
          </mc:Fallback>
        </mc:AlternateContent>
      </w:r>
      <w:r w:rsidR="001B00B1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B718B9A" wp14:editId="6AF33D38">
                <wp:simplePos x="0" y="0"/>
                <wp:positionH relativeFrom="column">
                  <wp:posOffset>360273</wp:posOffset>
                </wp:positionH>
                <wp:positionV relativeFrom="paragraph">
                  <wp:posOffset>234637</wp:posOffset>
                </wp:positionV>
                <wp:extent cx="5179695" cy="269240"/>
                <wp:effectExtent l="0" t="0" r="1905" b="0"/>
                <wp:wrapNone/>
                <wp:docPr id="15" name="Text Box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561979B" w14:textId="4C01DDFD" w:rsidR="00CB01E5" w:rsidRDefault="00CB01E5" w:rsidP="00CB01E5">
                            <w:pPr>
                              <w:rPr>
                                <w:lang w:val="de-AT"/>
                              </w:rPr>
                            </w:pPr>
                            <w:proofErr w:type="spellStart"/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>rootPanel</w:t>
                            </w:r>
                            <w:proofErr w:type="spellEnd"/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 xml:space="preserve">: </w:t>
                            </w:r>
                            <w:r>
                              <w:rPr>
                                <w:i/>
                                <w:iCs/>
                                <w:lang w:val="de-AT"/>
                              </w:rPr>
                              <w:tab/>
                            </w:r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übergeordnetes </w:t>
                            </w:r>
                            <w:proofErr w:type="spellStart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>JPanel</w:t>
                            </w:r>
                            <w:proofErr w:type="spellEnd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 das 3 weitere </w:t>
                            </w:r>
                            <w:proofErr w:type="spellStart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>JPanels</w:t>
                            </w:r>
                            <w:proofErr w:type="spellEnd"/>
                            <w:r w:rsidRPr="00CB01E5">
                              <w:rPr>
                                <w:sz w:val="18"/>
                                <w:szCs w:val="18"/>
                                <w:lang w:val="de-AT"/>
                              </w:rPr>
                              <w:t xml:space="preserve"> beinhaltet</w:t>
                            </w:r>
                          </w:p>
                          <w:p w14:paraId="0A8BC094" w14:textId="0486E090" w:rsidR="00CB01E5" w:rsidRPr="00F7197E" w:rsidRDefault="00CB01E5" w:rsidP="00CB01E5">
                            <w:pPr>
                              <w:rPr>
                                <w:rFonts w:ascii="Times New Roman" w:hAnsi="Times New Roman" w:cs="Times New Roman"/>
                                <w:lang w:val="de-AT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B718B9A" id="Text Box 15" o:spid="_x0000_s1028" type="#_x0000_t202" style="position:absolute;margin-left:28.35pt;margin-top:18.5pt;width:407.85pt;height:21.2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KEQBMQ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" fillcolor="white [3201]" stroked="f" strokeweight=".5pt">
                <v:textbox>
                  <w:txbxContent>
                    <w:p w14:paraId="4561979B" w14:textId="4C01DDFD" w:rsidR="00CB01E5" w:rsidRDefault="00CB01E5" w:rsidP="00CB01E5">
                      <w:pPr>
                        <w:rPr>
                          <w:lang w:val="de-AT"/>
                        </w:rPr>
                      </w:pPr>
                      <w:proofErr w:type="spellStart"/>
                      <w:r>
                        <w:rPr>
                          <w:i/>
                          <w:iCs/>
                          <w:lang w:val="de-AT"/>
                        </w:rPr>
                        <w:t>rootPanel</w:t>
                      </w:r>
                      <w:proofErr w:type="spellEnd"/>
                      <w:r>
                        <w:rPr>
                          <w:i/>
                          <w:iCs/>
                          <w:lang w:val="de-AT"/>
                        </w:rPr>
                        <w:t xml:space="preserve">: </w:t>
                      </w:r>
                      <w:r>
                        <w:rPr>
                          <w:i/>
                          <w:iCs/>
                          <w:lang w:val="de-AT"/>
                        </w:rPr>
                        <w:tab/>
                      </w:r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übergeordnetes </w:t>
                      </w:r>
                      <w:proofErr w:type="spellStart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>JPanel</w:t>
                      </w:r>
                      <w:proofErr w:type="spellEnd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 das 3 weitere </w:t>
                      </w:r>
                      <w:proofErr w:type="spellStart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>JPanels</w:t>
                      </w:r>
                      <w:proofErr w:type="spellEnd"/>
                      <w:r w:rsidRPr="00CB01E5">
                        <w:rPr>
                          <w:sz w:val="18"/>
                          <w:szCs w:val="18"/>
                          <w:lang w:val="de-AT"/>
                        </w:rPr>
                        <w:t xml:space="preserve"> beinhaltet</w:t>
                      </w:r>
                    </w:p>
                    <w:p w14:paraId="0A8BC094" w14:textId="0486E090" w:rsidR="00CB01E5" w:rsidRPr="00F7197E" w:rsidRDefault="00CB01E5" w:rsidP="00CB01E5">
                      <w:pPr>
                        <w:rPr>
                          <w:rFonts w:ascii="Times New Roman" w:hAnsi="Times New Roman" w:cs="Times New Roman"/>
                          <w:lang w:val="de-AT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603A7597" wp14:editId="1CD3E699">
                <wp:simplePos x="0" y="0"/>
                <wp:positionH relativeFrom="column">
                  <wp:posOffset>-5286</wp:posOffset>
                </wp:positionH>
                <wp:positionV relativeFrom="paragraph">
                  <wp:posOffset>988310</wp:posOffset>
                </wp:positionV>
                <wp:extent cx="285115" cy="285115"/>
                <wp:effectExtent l="0" t="0" r="19685" b="19685"/>
                <wp:wrapNone/>
                <wp:docPr id="17" name="Oval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chemeClr val="accent6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244EC063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603A7597" id="Oval 17" o:spid="_x0000_s1029" style="position:absolute;margin-left:-.4pt;margin-top:77.8pt;width:22.45pt;height:22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" filled="f" strokecolor="#70ad47 [3209]" strokeweight="1.5pt">
                <v:stroke joinstyle="miter"/>
                <v:textbox>
                  <w:txbxContent>
                    <w:p w14:paraId="244EC063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3C708D35" wp14:editId="0F6D7858">
                <wp:simplePos x="0" y="0"/>
                <wp:positionH relativeFrom="column">
                  <wp:posOffset>-5286</wp:posOffset>
                </wp:positionH>
                <wp:positionV relativeFrom="paragraph">
                  <wp:posOffset>1374155</wp:posOffset>
                </wp:positionV>
                <wp:extent cx="285115" cy="285115"/>
                <wp:effectExtent l="0" t="0" r="19685" b="19685"/>
                <wp:wrapNone/>
                <wp:docPr id="18" name="Oval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FFFF0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7264EA90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3C708D35" id="Oval 18" o:spid="_x0000_s1030" style="position:absolute;margin-left:-.4pt;margin-top:108.2pt;width:22.45pt;height:22.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" filled="f" strokecolor="yellow" strokeweight="1.5pt">
                <v:stroke joinstyle="miter"/>
                <v:textbox>
                  <w:txbxContent>
                    <w:p w14:paraId="7264EA90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7456" behindDoc="1" locked="0" layoutInCell="1" allowOverlap="1" wp14:anchorId="46888648" wp14:editId="27C5E007">
                <wp:simplePos x="0" y="0"/>
                <wp:positionH relativeFrom="column">
                  <wp:posOffset>5286</wp:posOffset>
                </wp:positionH>
                <wp:positionV relativeFrom="paragraph">
                  <wp:posOffset>1390011</wp:posOffset>
                </wp:positionV>
                <wp:extent cx="264160" cy="258445"/>
                <wp:effectExtent l="0" t="0" r="0" b="0"/>
                <wp:wrapNone/>
                <wp:docPr id="22" name="Text Box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7D5EBD76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0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FF00"/>
                                <w:sz w:val="24"/>
                                <w:szCs w:val="24"/>
                                <w:lang w:val="en-US"/>
                              </w:rPr>
                              <w:t>4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6888648" id="Text Box 22" o:spid="_x0000_s1031" type="#_x0000_t202" style="position:absolute;margin-left:.4pt;margin-top:109.45pt;width:20.8pt;height:20.35pt;z-index:-251649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" filled="f" stroked="f" strokeweight=".5pt">
                <v:textbox>
                  <w:txbxContent>
                    <w:p w14:paraId="7D5EBD76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FFFF00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FFFF00"/>
                          <w:sz w:val="24"/>
                          <w:szCs w:val="24"/>
                          <w:lang w:val="en-US"/>
                        </w:rPr>
                        <w:t>4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1876F3B4" wp14:editId="6D302676">
                <wp:simplePos x="0" y="0"/>
                <wp:positionH relativeFrom="column">
                  <wp:posOffset>364703</wp:posOffset>
                </wp:positionH>
                <wp:positionV relativeFrom="paragraph">
                  <wp:posOffset>1400582</wp:posOffset>
                </wp:positionV>
                <wp:extent cx="5179695" cy="269240"/>
                <wp:effectExtent l="0" t="0" r="1905" b="0"/>
                <wp:wrapNone/>
                <wp:docPr id="25" name="Text Box 2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64713B02" w14:textId="362C2656" w:rsidR="00CB01E5" w:rsidRPr="00F7197E" w:rsidRDefault="00CB01E5" w:rsidP="00CB01E5">
                            <w:pPr>
                              <w:rPr>
                                <w:rFonts w:ascii="Times New Roman" w:hAnsi="Times New Roman" w:cs="Times New Roman"/>
                                <w:lang w:val="de-AT"/>
                              </w:rPr>
                            </w:pPr>
                            <w:proofErr w:type="spellStart"/>
                            <w:r w:rsidRPr="0050497D">
                              <w:t>barChart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 w:rsidRPr="0050497D"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weiters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Pan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das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Barchart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eingebettet ist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876F3B4" id="Text Box 25" o:spid="_x0000_s1032" type="#_x0000_t202" style="position:absolute;margin-left:28.7pt;margin-top:110.3pt;width:407.85pt;height:21.2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7ZjiMQ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" fillcolor="white [3201]" stroked="f" strokeweight=".5pt">
                <v:textbox>
                  <w:txbxContent>
                    <w:p w14:paraId="64713B02" w14:textId="362C2656" w:rsidR="00CB01E5" w:rsidRPr="00F7197E" w:rsidRDefault="00CB01E5" w:rsidP="00CB01E5">
                      <w:pPr>
                        <w:rPr>
                          <w:rFonts w:ascii="Times New Roman" w:hAnsi="Times New Roman" w:cs="Times New Roman"/>
                          <w:lang w:val="de-AT"/>
                        </w:rPr>
                      </w:pPr>
                      <w:proofErr w:type="spellStart"/>
                      <w:r w:rsidRPr="0050497D">
                        <w:t>barChartPanel</w:t>
                      </w:r>
                      <w:proofErr w:type="spellEnd"/>
                      <w:r w:rsidRPr="0050497D">
                        <w:t xml:space="preserve">: </w:t>
                      </w:r>
                      <w:r w:rsidRPr="0050497D"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weiters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Pan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das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Barchart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eingebettet ist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6432" behindDoc="1" locked="0" layoutInCell="1" allowOverlap="1" wp14:anchorId="31444DCD" wp14:editId="6B40665D">
                <wp:simplePos x="0" y="0"/>
                <wp:positionH relativeFrom="column">
                  <wp:posOffset>5080</wp:posOffset>
                </wp:positionH>
                <wp:positionV relativeFrom="paragraph">
                  <wp:posOffset>1003935</wp:posOffset>
                </wp:positionV>
                <wp:extent cx="264160" cy="258445"/>
                <wp:effectExtent l="0" t="0" r="0" b="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160" cy="258445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61AC97AD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70AD47" w:themeColor="accent6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70AD47" w:themeColor="accent6"/>
                                <w:sz w:val="24"/>
                                <w:szCs w:val="24"/>
                                <w:lang w:val="en-US"/>
                              </w:rPr>
                              <w:t>3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1444DCD" id="Text Box 21" o:spid="_x0000_s1033" type="#_x0000_t202" style="position:absolute;margin-left:.4pt;margin-top:79.05pt;width:20.8pt;height:20.35pt;z-index:-251650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" filled="f" stroked="f" strokeweight=".5pt">
                <v:textbox>
                  <w:txbxContent>
                    <w:p w14:paraId="61AC97AD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70AD47" w:themeColor="accent6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70AD47" w:themeColor="accent6"/>
                          <w:sz w:val="24"/>
                          <w:szCs w:val="24"/>
                          <w:lang w:val="en-US"/>
                        </w:rPr>
                        <w:t>3</w:t>
                      </w:r>
                    </w:p>
                  </w:txbxContent>
                </v:textbox>
              </v:shape>
            </w:pict>
          </mc:Fallback>
        </mc:AlternateContent>
      </w:r>
      <w:r w:rsidR="00CB01E5"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00A20746" wp14:editId="5312700C">
                <wp:simplePos x="0" y="0"/>
                <wp:positionH relativeFrom="column">
                  <wp:posOffset>364703</wp:posOffset>
                </wp:positionH>
                <wp:positionV relativeFrom="paragraph">
                  <wp:posOffset>1014737</wp:posOffset>
                </wp:positionV>
                <wp:extent cx="5179695" cy="269240"/>
                <wp:effectExtent l="0" t="0" r="1905" b="0"/>
                <wp:wrapNone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695" cy="26924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461AD8E9" w14:textId="77777777" w:rsidR="00CB01E5" w:rsidRPr="0050497D" w:rsidRDefault="00CB01E5" w:rsidP="00CB01E5">
                            <w:proofErr w:type="spellStart"/>
                            <w:r w:rsidRPr="0050497D">
                              <w:t>segment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ScrollPan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sich eine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Tabl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mit Segmenten befindet</w:t>
                            </w:r>
                          </w:p>
                          <w:p w14:paraId="00F77396" w14:textId="7745A6BF" w:rsidR="00CB01E5" w:rsidRPr="00CB01E5" w:rsidRDefault="00CB01E5" w:rsidP="00CB01E5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0A20746" id="Text Box 24" o:spid="_x0000_s1034" type="#_x0000_t202" style="position:absolute;margin-left:28.7pt;margin-top:79.9pt;width:407.85pt;height:21.2pt;z-index:25166950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" fillcolor="white [3201]" stroked="f" strokeweight=".5pt">
                <v:textbox>
                  <w:txbxContent>
                    <w:p w14:paraId="461AD8E9" w14:textId="77777777" w:rsidR="00CB01E5" w:rsidRPr="0050497D" w:rsidRDefault="00CB01E5" w:rsidP="00CB01E5">
                      <w:proofErr w:type="spellStart"/>
                      <w:r w:rsidRPr="0050497D">
                        <w:t>segmentPanel</w:t>
                      </w:r>
                      <w:proofErr w:type="spellEnd"/>
                      <w:r w:rsidRPr="0050497D">
                        <w:t xml:space="preserve">: </w:t>
                      </w:r>
                      <w:r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ScrollPan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sich eine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Tabl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mit Segmenten befindet</w:t>
                      </w:r>
                    </w:p>
                    <w:p w14:paraId="00F77396" w14:textId="7745A6BF" w:rsidR="00CB01E5" w:rsidRPr="00CB01E5" w:rsidRDefault="00CB01E5" w:rsidP="00CB01E5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</w:p>
    <w:p w14:paraId="1ECE100D" w14:textId="63FB1FC1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624A8508" w14:textId="469F49B7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2EDAC733" wp14:editId="2477908A">
                <wp:simplePos x="0" y="0"/>
                <wp:positionH relativeFrom="column">
                  <wp:posOffset>363855</wp:posOffset>
                </wp:positionH>
                <wp:positionV relativeFrom="paragraph">
                  <wp:posOffset>71755</wp:posOffset>
                </wp:positionV>
                <wp:extent cx="5179838" cy="269258"/>
                <wp:effectExtent l="0" t="0" r="1905" b="0"/>
                <wp:wrapNone/>
                <wp:docPr id="23" name="Text Box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179838" cy="269258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</wps:spPr>
                      <wps:txbx>
                        <w:txbxContent>
                          <w:p w14:paraId="307C2C8B" w14:textId="77777777" w:rsidR="00CB01E5" w:rsidRPr="0050497D" w:rsidRDefault="00CB01E5" w:rsidP="00CB01E5">
                            <w:proofErr w:type="spellStart"/>
                            <w:r w:rsidRPr="0050497D">
                              <w:t>trackPanel</w:t>
                            </w:r>
                            <w:proofErr w:type="spellEnd"/>
                            <w:r w:rsidRPr="0050497D">
                              <w:t xml:space="preserve">: </w:t>
                            </w:r>
                            <w:r>
                              <w:tab/>
                            </w:r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enthält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Label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und ein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ScrollPan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in dem sich eine </w:t>
                            </w:r>
                            <w:proofErr w:type="spellStart"/>
                            <w:r w:rsidRPr="0050497D">
                              <w:rPr>
                                <w:sz w:val="18"/>
                                <w:szCs w:val="18"/>
                              </w:rPr>
                              <w:t>JTable</w:t>
                            </w:r>
                            <w:proofErr w:type="spellEnd"/>
                            <w:r w:rsidRPr="0050497D">
                              <w:rPr>
                                <w:sz w:val="18"/>
                                <w:szCs w:val="18"/>
                              </w:rPr>
                              <w:t xml:space="preserve"> mit Tracks befindet </w:t>
                            </w:r>
                          </w:p>
                          <w:p w14:paraId="71C840CB" w14:textId="683E136D" w:rsidR="00CB01E5" w:rsidRPr="00CB01E5" w:rsidRDefault="00CB01E5" w:rsidP="00CB01E5">
                            <w:pPr>
                              <w:rPr>
                                <w:rFonts w:ascii="Times New Roman" w:hAnsi="Times New Roman" w:cs="Times New Roman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DAC733" id="Text Box 23" o:spid="_x0000_s1035" type="#_x0000_t202" style="position:absolute;margin-left:28.65pt;margin-top:5.65pt;width:407.85pt;height:21.2pt;z-index:25166848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" fillcolor="white [3201]" stroked="f" strokeweight=".5pt">
                <v:textbox>
                  <w:txbxContent>
                    <w:p w14:paraId="307C2C8B" w14:textId="77777777" w:rsidR="00CB01E5" w:rsidRPr="0050497D" w:rsidRDefault="00CB01E5" w:rsidP="00CB01E5">
                      <w:proofErr w:type="spellStart"/>
                      <w:r w:rsidRPr="0050497D">
                        <w:t>trackPanel</w:t>
                      </w:r>
                      <w:proofErr w:type="spellEnd"/>
                      <w:r w:rsidRPr="0050497D">
                        <w:t xml:space="preserve">: </w:t>
                      </w:r>
                      <w:r>
                        <w:tab/>
                      </w:r>
                      <w:r w:rsidRPr="0050497D">
                        <w:rPr>
                          <w:sz w:val="18"/>
                          <w:szCs w:val="18"/>
                        </w:rPr>
                        <w:t xml:space="preserve">enthält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Label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und ein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ScrollPan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in dem sich eine </w:t>
                      </w:r>
                      <w:proofErr w:type="spellStart"/>
                      <w:r w:rsidRPr="0050497D">
                        <w:rPr>
                          <w:sz w:val="18"/>
                          <w:szCs w:val="18"/>
                        </w:rPr>
                        <w:t>JTable</w:t>
                      </w:r>
                      <w:proofErr w:type="spellEnd"/>
                      <w:r w:rsidRPr="0050497D">
                        <w:rPr>
                          <w:sz w:val="18"/>
                          <w:szCs w:val="18"/>
                        </w:rPr>
                        <w:t xml:space="preserve"> mit Tracks befindet </w:t>
                      </w:r>
                    </w:p>
                    <w:p w14:paraId="71C840CB" w14:textId="683E136D" w:rsidR="00CB01E5" w:rsidRPr="00CB01E5" w:rsidRDefault="00CB01E5" w:rsidP="00CB01E5">
                      <w:pPr>
                        <w:rPr>
                          <w:rFonts w:ascii="Times New Roman" w:hAnsi="Times New Roman" w:cs="Times New Roman"/>
                        </w:rPr>
                      </w:pPr>
                    </w:p>
                  </w:txbxContent>
                </v:textbox>
              </v:shape>
            </w:pict>
          </mc:Fallback>
        </mc:AlternateContent>
      </w: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4015194F" wp14:editId="19F0C132">
                <wp:simplePos x="0" y="0"/>
                <wp:positionH relativeFrom="column">
                  <wp:posOffset>4239</wp:posOffset>
                </wp:positionH>
                <wp:positionV relativeFrom="paragraph">
                  <wp:posOffset>60960</wp:posOffset>
                </wp:positionV>
                <wp:extent cx="264277" cy="258992"/>
                <wp:effectExtent l="0" t="0" r="0" b="0"/>
                <wp:wrapNone/>
                <wp:docPr id="20" name="Text 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64277" cy="258992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59DA7505" w14:textId="77777777" w:rsidR="00CB01E5" w:rsidRPr="001B00B1" w:rsidRDefault="00CB01E5" w:rsidP="00CB01E5">
                            <w:pPr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1B00B1"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0070C0"/>
                                <w:sz w:val="24"/>
                                <w:szCs w:val="24"/>
                                <w:lang w:val="en-US"/>
                              </w:rPr>
                              <w:t>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4015194F" id="Text Box 20" o:spid="_x0000_s1036" type="#_x0000_t202" style="position:absolute;margin-left:.35pt;margin-top:4.8pt;width:20.8pt;height:20.4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" filled="f" stroked="f" strokeweight=".5pt">
                <v:textbox>
                  <w:txbxContent>
                    <w:p w14:paraId="59DA7505" w14:textId="77777777" w:rsidR="00CB01E5" w:rsidRPr="001B00B1" w:rsidRDefault="00CB01E5" w:rsidP="00CB01E5">
                      <w:pPr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4"/>
                          <w:szCs w:val="24"/>
                          <w:lang w:val="en-US"/>
                        </w:rPr>
                      </w:pPr>
                      <w:r w:rsidRPr="001B00B1">
                        <w:rPr>
                          <w:rFonts w:ascii="Times New Roman" w:hAnsi="Times New Roman" w:cs="Times New Roman"/>
                          <w:b/>
                          <w:bCs/>
                          <w:color w:val="0070C0"/>
                          <w:sz w:val="24"/>
                          <w:szCs w:val="24"/>
                          <w:lang w:val="en-US"/>
                        </w:rPr>
                        <w:t>2</w:t>
                      </w:r>
                    </w:p>
                  </w:txbxContent>
                </v:textbox>
              </v:shape>
            </w:pict>
          </mc:Fallback>
        </mc:AlternateContent>
      </w:r>
      <w:r w:rsidRPr="00D6764B">
        <w:rPr>
          <w:rFonts w:ascii="Times New Roman" w:hAnsi="Times New Roman" w:cs="Times New Roman"/>
          <w:noProof/>
          <w:lang w:val="de-AT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27E8D4B0" wp14:editId="4F6B6C1B">
                <wp:simplePos x="0" y="0"/>
                <wp:positionH relativeFrom="column">
                  <wp:posOffset>-5080</wp:posOffset>
                </wp:positionH>
                <wp:positionV relativeFrom="paragraph">
                  <wp:posOffset>50800</wp:posOffset>
                </wp:positionV>
                <wp:extent cx="285115" cy="285115"/>
                <wp:effectExtent l="0" t="0" r="19685" b="19685"/>
                <wp:wrapNone/>
                <wp:docPr id="16" name="Oval 1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85115" cy="285115"/>
                        </a:xfrm>
                        <a:prstGeom prst="ellipse">
                          <a:avLst/>
                        </a:prstGeom>
                        <a:noFill/>
                        <a:ln w="19050">
                          <a:solidFill>
                            <a:srgbClr val="0070C0"/>
                          </a:solidFill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1570FCA9" w14:textId="77777777" w:rsidR="00CB01E5" w:rsidRPr="00F81268" w:rsidRDefault="00CB01E5" w:rsidP="00CB01E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b/>
                                <w:bCs/>
                                <w:color w:val="FF0000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7E8D4B0" id="Oval 16" o:spid="_x0000_s1037" style="position:absolute;margin-left:-.4pt;margin-top:4pt;width:22.45pt;height:22.4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" filled="f" strokecolor="#0070c0" strokeweight="1.5pt">
                <v:stroke joinstyle="miter"/>
                <v:textbox>
                  <w:txbxContent>
                    <w:p w14:paraId="1570FCA9" w14:textId="77777777" w:rsidR="00CB01E5" w:rsidRPr="00F81268" w:rsidRDefault="00CB01E5" w:rsidP="00CB01E5">
                      <w:pPr>
                        <w:jc w:val="center"/>
                        <w:rPr>
                          <w:rFonts w:ascii="Times New Roman" w:hAnsi="Times New Roman" w:cs="Times New Roman"/>
                          <w:b/>
                          <w:bCs/>
                          <w:color w:val="FF0000"/>
                          <w:sz w:val="24"/>
                          <w:szCs w:val="24"/>
                          <w:lang w:val="en-US"/>
                        </w:rPr>
                      </w:pPr>
                    </w:p>
                  </w:txbxContent>
                </v:textbox>
              </v:oval>
            </w:pict>
          </mc:Fallback>
        </mc:AlternateContent>
      </w:r>
    </w:p>
    <w:p w14:paraId="5FDE7A97" w14:textId="62A54D4E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7511E844" w14:textId="73F91A36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4B086ABE" w14:textId="0978EBC5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1CF3E68C" w14:textId="77777777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53E0556F" w14:textId="77777777" w:rsidR="00CB01E5" w:rsidRPr="00D6764B" w:rsidRDefault="00CB01E5" w:rsidP="00CB01E5">
      <w:pPr>
        <w:rPr>
          <w:rFonts w:ascii="Times New Roman" w:hAnsi="Times New Roman" w:cs="Times New Roman"/>
          <w:lang w:val="de-AT"/>
        </w:rPr>
      </w:pPr>
    </w:p>
    <w:p w14:paraId="554CD1B6" w14:textId="7565E152" w:rsidR="00CB01E5" w:rsidRPr="00D6764B" w:rsidRDefault="00CB01E5">
      <w:pPr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</w:pPr>
      <w:r w:rsidRPr="00D6764B"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  <w:br w:type="page"/>
      </w:r>
    </w:p>
    <w:p w14:paraId="7F363085" w14:textId="77777777" w:rsidR="00DB7413" w:rsidRPr="00D6764B" w:rsidRDefault="00DB7413">
      <w:pPr>
        <w:rPr>
          <w:rFonts w:ascii="Times New Roman" w:eastAsiaTheme="majorEastAsia" w:hAnsi="Times New Roman" w:cs="Times New Roman"/>
          <w:color w:val="2F5496" w:themeColor="accent1" w:themeShade="BF"/>
          <w:sz w:val="32"/>
          <w:szCs w:val="32"/>
        </w:rPr>
      </w:pPr>
    </w:p>
    <w:p w14:paraId="3A176BDD" w14:textId="7B39039F" w:rsidR="00765B32" w:rsidRPr="00D6764B" w:rsidRDefault="000F2DF7" w:rsidP="00D6764B">
      <w:pPr>
        <w:pStyle w:val="mt1"/>
      </w:pPr>
      <w:bookmarkStart w:id="5" w:name="_Toc110086223"/>
      <w:r w:rsidRPr="00D6764B">
        <w:t>Systemvoraussetzungen</w:t>
      </w:r>
      <w:bookmarkEnd w:id="5"/>
    </w:p>
    <w:p w14:paraId="6C37575A" w14:textId="35B563D4" w:rsidR="00681B4C" w:rsidRPr="00D6764B" w:rsidRDefault="000F2DF7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Voraussetzungen für das Ausführen </w:t>
      </w:r>
      <w:r w:rsidR="00070533" w:rsidRPr="00D6764B">
        <w:rPr>
          <w:rFonts w:ascii="Times New Roman" w:hAnsi="Times New Roman" w:cs="Times New Roman"/>
          <w:lang w:val="de-AT"/>
        </w:rPr>
        <w:t>der Applikation</w:t>
      </w:r>
      <w:r w:rsidRPr="00D6764B">
        <w:rPr>
          <w:rFonts w:ascii="Times New Roman" w:hAnsi="Times New Roman" w:cs="Times New Roman"/>
          <w:lang w:val="de-AT"/>
        </w:rPr>
        <w:t xml:space="preserve"> sind lediglich eine installierte Version von Java </w:t>
      </w:r>
      <w:proofErr w:type="spellStart"/>
      <w:r w:rsidRPr="00D6764B">
        <w:rPr>
          <w:rFonts w:ascii="Times New Roman" w:hAnsi="Times New Roman" w:cs="Times New Roman"/>
          <w:lang w:val="de-AT"/>
        </w:rPr>
        <w:t>Runtime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, etwa 3,5 MB Speicherplatz für die </w:t>
      </w:r>
      <w:proofErr w:type="spellStart"/>
      <w:r w:rsidRPr="00D6764B">
        <w:rPr>
          <w:rFonts w:ascii="Times New Roman" w:hAnsi="Times New Roman" w:cs="Times New Roman"/>
          <w:lang w:val="de-AT"/>
        </w:rPr>
        <w:t>Jar</w:t>
      </w:r>
      <w:proofErr w:type="spellEnd"/>
      <w:r w:rsidRPr="00D6764B">
        <w:rPr>
          <w:rFonts w:ascii="Times New Roman" w:hAnsi="Times New Roman" w:cs="Times New Roman"/>
          <w:lang w:val="de-AT"/>
        </w:rPr>
        <w:t>-Datei und eine</w:t>
      </w:r>
      <w:r w:rsidR="00BE7FC7" w:rsidRPr="00D6764B">
        <w:rPr>
          <w:rFonts w:ascii="Times New Roman" w:hAnsi="Times New Roman" w:cs="Times New Roman"/>
          <w:lang w:val="de-AT"/>
        </w:rPr>
        <w:t>, für die heutige Zeit,</w:t>
      </w:r>
      <w:r w:rsidRPr="00D6764B">
        <w:rPr>
          <w:rFonts w:ascii="Times New Roman" w:hAnsi="Times New Roman" w:cs="Times New Roman"/>
          <w:lang w:val="de-AT"/>
        </w:rPr>
        <w:t xml:space="preserve"> nicht nennenswerte </w:t>
      </w:r>
      <w:r w:rsidR="00BE2A47" w:rsidRPr="00D6764B">
        <w:rPr>
          <w:rFonts w:ascii="Times New Roman" w:hAnsi="Times New Roman" w:cs="Times New Roman"/>
          <w:lang w:val="de-AT"/>
        </w:rPr>
        <w:t>CPU- Leistung</w:t>
      </w:r>
      <w:r w:rsidRPr="00D6764B">
        <w:rPr>
          <w:rFonts w:ascii="Times New Roman" w:hAnsi="Times New Roman" w:cs="Times New Roman"/>
          <w:lang w:val="de-AT"/>
        </w:rPr>
        <w:t>.</w:t>
      </w:r>
      <w:r w:rsidR="00BE2A47" w:rsidRPr="00D6764B">
        <w:rPr>
          <w:rFonts w:ascii="Times New Roman" w:hAnsi="Times New Roman" w:cs="Times New Roman"/>
          <w:lang w:val="de-AT"/>
        </w:rPr>
        <w:t xml:space="preserve"> Im laufendenden Betrieb werden durchschnittlich etwa 300 MB Arbeitsspeicher von der Applikation belegt.</w:t>
      </w:r>
      <w:r w:rsidRPr="00D6764B">
        <w:rPr>
          <w:rFonts w:ascii="Times New Roman" w:hAnsi="Times New Roman" w:cs="Times New Roman"/>
          <w:lang w:val="de-AT"/>
        </w:rPr>
        <w:t xml:space="preserve"> Abhängig von der Anzahl</w:t>
      </w:r>
      <w:r w:rsidR="00681B4C" w:rsidRPr="00D6764B">
        <w:rPr>
          <w:rFonts w:ascii="Times New Roman" w:hAnsi="Times New Roman" w:cs="Times New Roman"/>
          <w:lang w:val="de-AT"/>
        </w:rPr>
        <w:t xml:space="preserve"> und Länge</w:t>
      </w:r>
      <w:r w:rsidRPr="00D6764B">
        <w:rPr>
          <w:rFonts w:ascii="Times New Roman" w:hAnsi="Times New Roman" w:cs="Times New Roman"/>
          <w:lang w:val="de-AT"/>
        </w:rPr>
        <w:t xml:space="preserve"> der zu lesenden </w:t>
      </w:r>
      <w:r w:rsidR="00681B4C" w:rsidRPr="00D6764B">
        <w:rPr>
          <w:rFonts w:ascii="Times New Roman" w:hAnsi="Times New Roman" w:cs="Times New Roman"/>
          <w:lang w:val="de-AT"/>
        </w:rPr>
        <w:t>GPS- Daten müssen auch hier nur minimale Speicherressourcen belegt werden.</w:t>
      </w:r>
      <w:r w:rsidR="006A7E29" w:rsidRPr="00D6764B">
        <w:rPr>
          <w:rFonts w:ascii="Times New Roman" w:hAnsi="Times New Roman" w:cs="Times New Roman"/>
          <w:lang w:val="de-AT"/>
        </w:rPr>
        <w:t xml:space="preserve"> Bei den verwendeten Testdaten kann von etwa 0,33 MB pro File ausgegangen werden. </w:t>
      </w:r>
    </w:p>
    <w:p w14:paraId="39B86958" w14:textId="1CCD7580" w:rsidR="007019CD" w:rsidRPr="00D6764B" w:rsidRDefault="007019CD" w:rsidP="00331C50">
      <w:pPr>
        <w:jc w:val="both"/>
        <w:rPr>
          <w:rFonts w:ascii="Times New Roman" w:hAnsi="Times New Roman" w:cs="Times New Roman"/>
          <w:lang w:val="de-AT"/>
        </w:rPr>
      </w:pPr>
    </w:p>
    <w:p w14:paraId="112167ED" w14:textId="5C7A706A" w:rsidR="00D93579" w:rsidRPr="00D6764B" w:rsidRDefault="00D93579" w:rsidP="00D6764B">
      <w:pPr>
        <w:pStyle w:val="mt1"/>
      </w:pPr>
      <w:bookmarkStart w:id="6" w:name="_Toc110086224"/>
      <w:r w:rsidRPr="00D6764B">
        <w:t>Paradigmen</w:t>
      </w:r>
      <w:bookmarkEnd w:id="6"/>
    </w:p>
    <w:p w14:paraId="60378440" w14:textId="5539876C" w:rsidR="00D93579" w:rsidRPr="00D6764B" w:rsidRDefault="00D93579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Um </w:t>
      </w:r>
      <w:r w:rsidR="00070533" w:rsidRPr="00D6764B">
        <w:rPr>
          <w:rFonts w:ascii="Times New Roman" w:hAnsi="Times New Roman" w:cs="Times New Roman"/>
          <w:lang w:val="de-AT"/>
        </w:rPr>
        <w:t>ein möglichst konsistentes und qualitativ hochwertiges Ergebnis zu erhalten, haben wir uns hauptsächlich auf drei Grundziele geeinigt.</w:t>
      </w:r>
    </w:p>
    <w:p w14:paraId="1B0D16D9" w14:textId="2A1E3378" w:rsidR="00070533" w:rsidRPr="00D6764B" w:rsidRDefault="00070533" w:rsidP="00D6764B">
      <w:pPr>
        <w:pStyle w:val="mt2"/>
        <w:rPr>
          <w:lang w:val="de-AT"/>
        </w:rPr>
      </w:pPr>
      <w:bookmarkStart w:id="7" w:name="_Toc110086225"/>
      <w:r w:rsidRPr="00D6764B">
        <w:rPr>
          <w:lang w:val="de-AT"/>
        </w:rPr>
        <w:t>Benutzerfreundlichkeit der Applikation:</w:t>
      </w:r>
      <w:bookmarkEnd w:id="7"/>
    </w:p>
    <w:p w14:paraId="63A95D54" w14:textId="243B2B9D" w:rsidR="00070533" w:rsidRPr="00D6764B" w:rsidRDefault="00070533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Primäres Ziel des Projekts war und ist für uns die Benutzbarkeit der entwickelten Applikation. Es wurde daher</w:t>
      </w:r>
      <w:r w:rsidR="00041443" w:rsidRPr="00D6764B">
        <w:rPr>
          <w:rFonts w:ascii="Times New Roman" w:hAnsi="Times New Roman" w:cs="Times New Roman"/>
          <w:lang w:val="de-AT"/>
        </w:rPr>
        <w:t xml:space="preserve"> besonderes</w:t>
      </w:r>
      <w:r w:rsidRPr="00D6764B">
        <w:rPr>
          <w:rFonts w:ascii="Times New Roman" w:hAnsi="Times New Roman" w:cs="Times New Roman"/>
          <w:lang w:val="de-AT"/>
        </w:rPr>
        <w:t xml:space="preserve"> Augenmerk auf das grafische Design und die Lesbarkeit </w:t>
      </w:r>
      <w:r w:rsidR="00041443" w:rsidRPr="00D6764B">
        <w:rPr>
          <w:rFonts w:ascii="Times New Roman" w:hAnsi="Times New Roman" w:cs="Times New Roman"/>
          <w:lang w:val="de-AT"/>
        </w:rPr>
        <w:t xml:space="preserve">der Informationen gelegt. Deshalb wurde beispielsweiße auch der </w:t>
      </w:r>
      <w:proofErr w:type="spellStart"/>
      <w:r w:rsidR="00041443" w:rsidRPr="00D6764B">
        <w:rPr>
          <w:rFonts w:ascii="Times New Roman" w:hAnsi="Times New Roman" w:cs="Times New Roman"/>
          <w:lang w:val="de-AT"/>
        </w:rPr>
        <w:t>Loading</w:t>
      </w:r>
      <w:proofErr w:type="spellEnd"/>
      <w:r w:rsidR="00041443" w:rsidRPr="00D6764B">
        <w:rPr>
          <w:rFonts w:ascii="Times New Roman" w:hAnsi="Times New Roman" w:cs="Times New Roman"/>
          <w:lang w:val="de-AT"/>
        </w:rPr>
        <w:t>- Screen eingeführt, um dem Nutzer zu signalisieren, dass der Programmstart erfolgt ist und die Zeit, welche zum Einlesen der Daten benötigt wird, überbrückt wird.</w:t>
      </w:r>
    </w:p>
    <w:p w14:paraId="7247AFB4" w14:textId="32F30BC9" w:rsidR="00070533" w:rsidRPr="00D6764B" w:rsidRDefault="00070533" w:rsidP="00D6764B">
      <w:pPr>
        <w:pStyle w:val="mt2"/>
        <w:rPr>
          <w:lang w:val="de-AT"/>
        </w:rPr>
      </w:pPr>
      <w:bookmarkStart w:id="8" w:name="_Toc110086226"/>
      <w:r w:rsidRPr="00D6764B">
        <w:rPr>
          <w:lang w:val="de-AT"/>
        </w:rPr>
        <w:t>Objektorientierung des Codes:</w:t>
      </w:r>
      <w:bookmarkEnd w:id="8"/>
    </w:p>
    <w:p w14:paraId="5E55D5EB" w14:textId="77777777" w:rsidR="006A2DDF" w:rsidRPr="00D6764B" w:rsidRDefault="00041443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Objektorientierung des Codes wurde im Sinne von der Organisation in </w:t>
      </w:r>
      <w:r w:rsidR="006A2DDF" w:rsidRPr="00D6764B">
        <w:rPr>
          <w:rFonts w:ascii="Times New Roman" w:hAnsi="Times New Roman" w:cs="Times New Roman"/>
          <w:lang w:val="de-AT"/>
        </w:rPr>
        <w:t>Klassen,</w:t>
      </w:r>
      <w:r w:rsidRPr="00D6764B">
        <w:rPr>
          <w:rFonts w:ascii="Times New Roman" w:hAnsi="Times New Roman" w:cs="Times New Roman"/>
          <w:lang w:val="de-AT"/>
        </w:rPr>
        <w:t xml:space="preserve"> welche miteinander kommunizieren </w:t>
      </w:r>
      <w:r w:rsidR="006A2DDF" w:rsidRPr="00D6764B">
        <w:rPr>
          <w:rFonts w:ascii="Times New Roman" w:hAnsi="Times New Roman" w:cs="Times New Roman"/>
          <w:lang w:val="de-AT"/>
        </w:rPr>
        <w:t>umgesetzt. Der lesende und schreibende Zugriff auf Klassenvariablen</w:t>
      </w:r>
      <w:r w:rsidRPr="00D6764B">
        <w:rPr>
          <w:rFonts w:ascii="Times New Roman" w:hAnsi="Times New Roman" w:cs="Times New Roman"/>
          <w:lang w:val="de-AT"/>
        </w:rPr>
        <w:t xml:space="preserve"> </w:t>
      </w:r>
      <w:r w:rsidR="006A2DDF" w:rsidRPr="00D6764B">
        <w:rPr>
          <w:rFonts w:ascii="Times New Roman" w:hAnsi="Times New Roman" w:cs="Times New Roman"/>
          <w:lang w:val="de-AT"/>
        </w:rPr>
        <w:t xml:space="preserve">soll nur über die definierten Schnittstellen erfolgen. </w:t>
      </w:r>
    </w:p>
    <w:p w14:paraId="40995EE1" w14:textId="395C052F" w:rsidR="00070533" w:rsidRPr="00D6764B" w:rsidRDefault="00070533" w:rsidP="00D6764B">
      <w:pPr>
        <w:pStyle w:val="mt2"/>
        <w:rPr>
          <w:lang w:val="de-AT"/>
        </w:rPr>
      </w:pPr>
      <w:bookmarkStart w:id="9" w:name="_Toc110086227"/>
      <w:r w:rsidRPr="00D6764B">
        <w:rPr>
          <w:lang w:val="de-AT"/>
        </w:rPr>
        <w:t>Wiederverwendbarkeit des Codes:</w:t>
      </w:r>
      <w:bookmarkEnd w:id="9"/>
    </w:p>
    <w:p w14:paraId="1A3FB82A" w14:textId="7E220A9D" w:rsidR="00D6764B" w:rsidRDefault="006A2DDF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Weiters war es und von Anfang an ein Anliegen implementierte Methoden so zu gestalten, dass diese </w:t>
      </w:r>
      <w:r w:rsidR="00574EC3" w:rsidRPr="00D6764B">
        <w:rPr>
          <w:rFonts w:ascii="Times New Roman" w:hAnsi="Times New Roman" w:cs="Times New Roman"/>
          <w:lang w:val="de-AT"/>
        </w:rPr>
        <w:t>wiederverwendet</w:t>
      </w:r>
      <w:r w:rsidRPr="00D6764B">
        <w:rPr>
          <w:rFonts w:ascii="Times New Roman" w:hAnsi="Times New Roman" w:cs="Times New Roman"/>
          <w:lang w:val="de-AT"/>
        </w:rPr>
        <w:t xml:space="preserve">, werden können und Code- Duplikate weitestgehend </w:t>
      </w:r>
      <w:r w:rsidR="00574EC3" w:rsidRPr="00D6764B">
        <w:rPr>
          <w:rFonts w:ascii="Times New Roman" w:hAnsi="Times New Roman" w:cs="Times New Roman"/>
          <w:lang w:val="de-AT"/>
        </w:rPr>
        <w:t xml:space="preserve">vermieden werden. Methoden wurden also so </w:t>
      </w:r>
      <w:r w:rsidR="00103ACD" w:rsidRPr="00D6764B">
        <w:rPr>
          <w:rFonts w:ascii="Times New Roman" w:hAnsi="Times New Roman" w:cs="Times New Roman"/>
          <w:lang w:val="de-AT"/>
        </w:rPr>
        <w:t>designend</w:t>
      </w:r>
      <w:r w:rsidR="00574EC3" w:rsidRPr="00D6764B">
        <w:rPr>
          <w:rFonts w:ascii="Times New Roman" w:hAnsi="Times New Roman" w:cs="Times New Roman"/>
          <w:lang w:val="de-AT"/>
        </w:rPr>
        <w:t>, dass diese beim Programmstart ebenso verwendbar sind wie bei Aktualisierungen im laufenden Betrieb.</w:t>
      </w:r>
    </w:p>
    <w:p w14:paraId="7AFE1E25" w14:textId="77777777" w:rsidR="00D6764B" w:rsidRDefault="00D6764B">
      <w:pPr>
        <w:rPr>
          <w:rFonts w:ascii="Times New Roman" w:hAnsi="Times New Roman" w:cs="Times New Roman"/>
          <w:lang w:val="de-AT"/>
        </w:rPr>
      </w:pPr>
      <w:r>
        <w:rPr>
          <w:rFonts w:ascii="Times New Roman" w:hAnsi="Times New Roman" w:cs="Times New Roman"/>
          <w:lang w:val="de-AT"/>
        </w:rPr>
        <w:br w:type="page"/>
      </w:r>
    </w:p>
    <w:p w14:paraId="750F0B63" w14:textId="566949DF" w:rsidR="00C056C0" w:rsidRPr="00D6764B" w:rsidRDefault="00C056C0" w:rsidP="00D6764B">
      <w:pPr>
        <w:pStyle w:val="mt1"/>
      </w:pPr>
      <w:bookmarkStart w:id="10" w:name="_Toc110086228"/>
      <w:proofErr w:type="spellStart"/>
      <w:r w:rsidRPr="00D6764B">
        <w:lastRenderedPageBreak/>
        <w:t>Klassenhierachie</w:t>
      </w:r>
      <w:bookmarkEnd w:id="10"/>
      <w:proofErr w:type="spellEnd"/>
    </w:p>
    <w:p w14:paraId="0CF7EF38" w14:textId="2D8A5F04" w:rsidR="008202C1" w:rsidRPr="00D6764B" w:rsidRDefault="008A419A" w:rsidP="008202C1">
      <w:pPr>
        <w:keepNext/>
        <w:jc w:val="center"/>
        <w:rPr>
          <w:rFonts w:ascii="Times New Roman" w:hAnsi="Times New Roman" w:cs="Times New Roman"/>
        </w:rPr>
      </w:pPr>
      <w:r w:rsidRPr="00D6764B">
        <w:rPr>
          <w:rFonts w:ascii="Times New Roman" w:hAnsi="Times New Roman" w:cs="Times New Roman"/>
          <w:noProof/>
        </w:rPr>
        <w:drawing>
          <wp:inline distT="0" distB="0" distL="0" distR="0" wp14:anchorId="306BE104" wp14:editId="3501A222">
            <wp:extent cx="5731510" cy="3972560"/>
            <wp:effectExtent l="0" t="0" r="2540" b="8890"/>
            <wp:docPr id="4" name="Grafik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725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A4A397A" w14:textId="0F4EBE66" w:rsidR="00C056C0" w:rsidRPr="00D6764B" w:rsidRDefault="008202C1" w:rsidP="008202C1">
      <w:pPr>
        <w:pStyle w:val="Caption"/>
        <w:jc w:val="center"/>
        <w:rPr>
          <w:rFonts w:ascii="Times New Roman" w:hAnsi="Times New Roman" w:cs="Times New Roman"/>
          <w:lang w:val="de-AT"/>
        </w:rPr>
      </w:pPr>
      <w:bookmarkStart w:id="11" w:name="_Toc110086101"/>
      <w:r w:rsidRPr="00D6764B">
        <w:rPr>
          <w:rFonts w:ascii="Times New Roman" w:hAnsi="Times New Roman" w:cs="Times New Roman"/>
        </w:rPr>
        <w:t xml:space="preserve">Abbildung </w:t>
      </w:r>
      <w:r w:rsidRPr="00D6764B">
        <w:rPr>
          <w:rFonts w:ascii="Times New Roman" w:hAnsi="Times New Roman" w:cs="Times New Roman"/>
        </w:rPr>
        <w:fldChar w:fldCharType="begin"/>
      </w:r>
      <w:r w:rsidRPr="00D6764B">
        <w:rPr>
          <w:rFonts w:ascii="Times New Roman" w:hAnsi="Times New Roman" w:cs="Times New Roman"/>
        </w:rPr>
        <w:instrText xml:space="preserve"> SEQ Abbildung \* ARABIC </w:instrText>
      </w:r>
      <w:r w:rsidRPr="00D6764B">
        <w:rPr>
          <w:rFonts w:ascii="Times New Roman" w:hAnsi="Times New Roman" w:cs="Times New Roman"/>
        </w:rPr>
        <w:fldChar w:fldCharType="separate"/>
      </w:r>
      <w:r w:rsidR="00FA08D4" w:rsidRPr="00D6764B">
        <w:rPr>
          <w:rFonts w:ascii="Times New Roman" w:hAnsi="Times New Roman" w:cs="Times New Roman"/>
          <w:noProof/>
        </w:rPr>
        <w:t>2</w:t>
      </w:r>
      <w:r w:rsidRPr="00D6764B">
        <w:rPr>
          <w:rFonts w:ascii="Times New Roman" w:hAnsi="Times New Roman" w:cs="Times New Roman"/>
          <w:noProof/>
        </w:rPr>
        <w:fldChar w:fldCharType="end"/>
      </w:r>
      <w:r w:rsidRPr="00D6764B">
        <w:rPr>
          <w:rFonts w:ascii="Times New Roman" w:hAnsi="Times New Roman" w:cs="Times New Roman"/>
        </w:rPr>
        <w:t xml:space="preserve">: </w:t>
      </w:r>
      <w:proofErr w:type="spellStart"/>
      <w:r w:rsidRPr="00D6764B">
        <w:rPr>
          <w:rFonts w:ascii="Times New Roman" w:hAnsi="Times New Roman" w:cs="Times New Roman"/>
        </w:rPr>
        <w:t>Klassenhi</w:t>
      </w:r>
      <w:r w:rsidR="00DB7413" w:rsidRPr="00D6764B">
        <w:rPr>
          <w:rFonts w:ascii="Times New Roman" w:hAnsi="Times New Roman" w:cs="Times New Roman"/>
        </w:rPr>
        <w:t>e</w:t>
      </w:r>
      <w:r w:rsidRPr="00D6764B">
        <w:rPr>
          <w:rFonts w:ascii="Times New Roman" w:hAnsi="Times New Roman" w:cs="Times New Roman"/>
        </w:rPr>
        <w:t>rachie</w:t>
      </w:r>
      <w:bookmarkEnd w:id="11"/>
      <w:proofErr w:type="spellEnd"/>
    </w:p>
    <w:p w14:paraId="3FF2784D" w14:textId="3A2AA1D5" w:rsidR="00B544D6" w:rsidRPr="00D6764B" w:rsidRDefault="00B544D6" w:rsidP="00D6764B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m Folgenden werden die wichtigsten Klassen beschrieben, um einen Überblick über die Abhängigkeiten und Funktionsweißen der einzelnen </w:t>
      </w:r>
      <w:r w:rsidR="00051C00" w:rsidRPr="00D6764B">
        <w:rPr>
          <w:rFonts w:ascii="Times New Roman" w:hAnsi="Times New Roman" w:cs="Times New Roman"/>
          <w:lang w:val="de-AT"/>
        </w:rPr>
        <w:t>Bestandteile</w:t>
      </w:r>
      <w:r w:rsidRPr="00D6764B">
        <w:rPr>
          <w:rFonts w:ascii="Times New Roman" w:hAnsi="Times New Roman" w:cs="Times New Roman"/>
          <w:lang w:val="de-AT"/>
        </w:rPr>
        <w:t xml:space="preserve"> zu geben. </w:t>
      </w:r>
      <w:r w:rsidR="008202C1" w:rsidRPr="00D6764B">
        <w:rPr>
          <w:rFonts w:ascii="Times New Roman" w:hAnsi="Times New Roman" w:cs="Times New Roman"/>
          <w:lang w:val="de-AT"/>
        </w:rPr>
        <w:t xml:space="preserve">Zusätzlich kann das mitgelieferte </w:t>
      </w:r>
      <w:proofErr w:type="spellStart"/>
      <w:r w:rsidR="008202C1" w:rsidRPr="00D6764B">
        <w:rPr>
          <w:rFonts w:ascii="Times New Roman" w:hAnsi="Times New Roman" w:cs="Times New Roman"/>
          <w:lang w:val="de-AT"/>
        </w:rPr>
        <w:t>JavaDoc</w:t>
      </w:r>
      <w:proofErr w:type="spellEnd"/>
      <w:r w:rsidR="008202C1" w:rsidRPr="00D6764B">
        <w:rPr>
          <w:rFonts w:ascii="Times New Roman" w:hAnsi="Times New Roman" w:cs="Times New Roman"/>
          <w:lang w:val="de-AT"/>
        </w:rPr>
        <w:t xml:space="preserve"> herangezogen werden, um die Funktionen</w:t>
      </w:r>
      <w:r w:rsidR="00010327" w:rsidRPr="00D6764B">
        <w:rPr>
          <w:rFonts w:ascii="Times New Roman" w:hAnsi="Times New Roman" w:cs="Times New Roman"/>
          <w:lang w:val="de-AT"/>
        </w:rPr>
        <w:t xml:space="preserve"> und Parameter</w:t>
      </w:r>
      <w:r w:rsidR="008202C1" w:rsidRPr="00D6764B">
        <w:rPr>
          <w:rFonts w:ascii="Times New Roman" w:hAnsi="Times New Roman" w:cs="Times New Roman"/>
          <w:lang w:val="de-AT"/>
        </w:rPr>
        <w:t xml:space="preserve"> der einzelnen Methoden</w:t>
      </w:r>
      <w:r w:rsidR="00010327" w:rsidRPr="00D6764B">
        <w:rPr>
          <w:rFonts w:ascii="Times New Roman" w:hAnsi="Times New Roman" w:cs="Times New Roman"/>
          <w:lang w:val="de-AT"/>
        </w:rPr>
        <w:t xml:space="preserve"> und Variablen</w:t>
      </w:r>
      <w:r w:rsidR="008202C1" w:rsidRPr="00D6764B">
        <w:rPr>
          <w:rFonts w:ascii="Times New Roman" w:hAnsi="Times New Roman" w:cs="Times New Roman"/>
          <w:lang w:val="de-AT"/>
        </w:rPr>
        <w:t xml:space="preserve"> nachzuvollziehen. </w:t>
      </w:r>
    </w:p>
    <w:p w14:paraId="1C01F8D9" w14:textId="3F3748E4" w:rsidR="00672A20" w:rsidRPr="00D6764B" w:rsidRDefault="00581683" w:rsidP="00D6764B">
      <w:pPr>
        <w:pStyle w:val="mt2"/>
        <w:rPr>
          <w:lang w:val="de-AT"/>
        </w:rPr>
      </w:pPr>
      <w:bookmarkStart w:id="12" w:name="_Toc110086229"/>
      <w:proofErr w:type="spellStart"/>
      <w:r w:rsidRPr="00D6764B">
        <w:rPr>
          <w:lang w:val="de-AT"/>
        </w:rPr>
        <w:t>GPSTracker</w:t>
      </w:r>
      <w:proofErr w:type="spellEnd"/>
      <w:r w:rsidRPr="00D6764B">
        <w:rPr>
          <w:lang w:val="de-AT"/>
        </w:rPr>
        <w:t>:</w:t>
      </w:r>
      <w:bookmarkEnd w:id="12"/>
    </w:p>
    <w:p w14:paraId="051C9D19" w14:textId="2EED7C8A" w:rsidR="00581683" w:rsidRPr="00D6764B" w:rsidRDefault="00581683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n der Main- Klasse </w:t>
      </w:r>
      <w:r w:rsidRPr="00D6764B">
        <w:rPr>
          <w:rFonts w:ascii="Times New Roman" w:hAnsi="Times New Roman" w:cs="Times New Roman"/>
          <w:i/>
          <w:iCs/>
          <w:lang w:val="de-AT"/>
        </w:rPr>
        <w:t>GPS- Tracker</w:t>
      </w:r>
      <w:r w:rsidRPr="00D6764B">
        <w:rPr>
          <w:rFonts w:ascii="Times New Roman" w:hAnsi="Times New Roman" w:cs="Times New Roman"/>
          <w:lang w:val="de-AT"/>
        </w:rPr>
        <w:t xml:space="preserve"> wird nur die Klasse</w:t>
      </w:r>
      <w:r w:rsidRPr="00D6764B">
        <w:rPr>
          <w:rFonts w:ascii="Times New Roman" w:hAnsi="Times New Roman" w:cs="Times New Roman"/>
          <w:i/>
          <w:iCs/>
          <w:lang w:val="de-AT"/>
        </w:rPr>
        <w:t xml:space="preserve">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ad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.</w:t>
      </w:r>
    </w:p>
    <w:p w14:paraId="67CF8030" w14:textId="5534F165" w:rsidR="00581683" w:rsidRPr="00D6764B" w:rsidRDefault="00581683" w:rsidP="00D6764B">
      <w:pPr>
        <w:pStyle w:val="mt2"/>
        <w:rPr>
          <w:lang w:val="de-AT"/>
        </w:rPr>
      </w:pPr>
      <w:bookmarkStart w:id="13" w:name="_Toc110086230"/>
      <w:proofErr w:type="spellStart"/>
      <w:r w:rsidRPr="00D6764B">
        <w:rPr>
          <w:lang w:val="de-AT"/>
        </w:rPr>
        <w:t>Loader</w:t>
      </w:r>
      <w:proofErr w:type="spellEnd"/>
      <w:r w:rsidRPr="00D6764B">
        <w:rPr>
          <w:lang w:val="de-AT"/>
        </w:rPr>
        <w:t>:</w:t>
      </w:r>
      <w:bookmarkEnd w:id="13"/>
    </w:p>
    <w:p w14:paraId="6B1D8FBF" w14:textId="6F0BE7E4" w:rsidR="00581683" w:rsidRPr="00D6764B" w:rsidRDefault="00906685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n der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ad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- Klasse wird die Klass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adingFrame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 welche einen Lade- Screen zeigt, um dem Nutzer zu signalisieren, dass </w:t>
      </w:r>
      <w:r w:rsidR="00070533" w:rsidRPr="00D6764B">
        <w:rPr>
          <w:rFonts w:ascii="Times New Roman" w:hAnsi="Times New Roman" w:cs="Times New Roman"/>
          <w:lang w:val="de-AT"/>
        </w:rPr>
        <w:t>die Applikation</w:t>
      </w:r>
      <w:r w:rsidRPr="00D6764B">
        <w:rPr>
          <w:rFonts w:ascii="Times New Roman" w:hAnsi="Times New Roman" w:cs="Times New Roman"/>
          <w:lang w:val="de-AT"/>
        </w:rPr>
        <w:t xml:space="preserve"> gestartet wurde, während die zu verwertenden Daten eingelesen werden.</w:t>
      </w:r>
    </w:p>
    <w:p w14:paraId="127462B2" w14:textId="6F5797EE" w:rsidR="00906685" w:rsidRPr="00D6764B" w:rsidRDefault="00906685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Weiters wird die Klass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Properties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 welche auf ein lokal gespeichertes XML- File zugreift, beziehungsweiße erstellt welches den Speicherort der GPS-Datensätze enthält.</w:t>
      </w:r>
    </w:p>
    <w:p w14:paraId="0E6C697E" w14:textId="7DBC69AE" w:rsidR="00051C00" w:rsidRPr="00D6764B" w:rsidRDefault="001309D9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>Anhand der</w:t>
      </w:r>
      <w:r w:rsidR="008202C1" w:rsidRPr="00D6764B">
        <w:rPr>
          <w:rFonts w:ascii="Times New Roman" w:hAnsi="Times New Roman" w:cs="Times New Roman"/>
          <w:lang w:val="de-AT"/>
        </w:rPr>
        <w:t xml:space="preserve"> gelesenen</w:t>
      </w:r>
      <w:r w:rsidRPr="00D6764B">
        <w:rPr>
          <w:rFonts w:ascii="Times New Roman" w:hAnsi="Times New Roman" w:cs="Times New Roman"/>
          <w:lang w:val="de-AT"/>
        </w:rPr>
        <w:t xml:space="preserve"> Properties wird die Klass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ActivityHandl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aufgerufen welche die GPS- Datensätze einlest und diese in interne Listen speichert. Diese sind in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Acitivities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,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aps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, </w:t>
      </w:r>
      <w:r w:rsidRPr="00D6764B">
        <w:rPr>
          <w:rFonts w:ascii="Times New Roman" w:hAnsi="Times New Roman" w:cs="Times New Roman"/>
          <w:i/>
          <w:iCs/>
          <w:lang w:val="de-AT"/>
        </w:rPr>
        <w:t>Tracks</w:t>
      </w:r>
      <w:r w:rsidRPr="00D6764B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Trackpoints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gegliedert.</w:t>
      </w:r>
    </w:p>
    <w:p w14:paraId="402F2A07" w14:textId="77777777" w:rsidR="00051C00" w:rsidRPr="00D6764B" w:rsidRDefault="00051C00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br w:type="page"/>
      </w:r>
    </w:p>
    <w:p w14:paraId="0F71043E" w14:textId="77777777" w:rsidR="00906685" w:rsidRPr="00D6764B" w:rsidRDefault="00906685" w:rsidP="00331C50">
      <w:pPr>
        <w:jc w:val="both"/>
        <w:rPr>
          <w:rFonts w:ascii="Times New Roman" w:hAnsi="Times New Roman" w:cs="Times New Roman"/>
          <w:lang w:val="de-AT"/>
        </w:rPr>
      </w:pPr>
    </w:p>
    <w:p w14:paraId="4BD25F97" w14:textId="3B09C7EC" w:rsidR="001309D9" w:rsidRPr="00D6764B" w:rsidRDefault="001309D9" w:rsidP="00D6764B">
      <w:pPr>
        <w:pStyle w:val="mt2"/>
        <w:rPr>
          <w:lang w:val="de-AT"/>
        </w:rPr>
      </w:pPr>
      <w:bookmarkStart w:id="14" w:name="_Toc110086231"/>
      <w:proofErr w:type="spellStart"/>
      <w:r w:rsidRPr="00D6764B">
        <w:rPr>
          <w:lang w:val="de-AT"/>
        </w:rPr>
        <w:t>GPSTrackerGUI</w:t>
      </w:r>
      <w:proofErr w:type="spellEnd"/>
      <w:r w:rsidRPr="00D6764B">
        <w:rPr>
          <w:lang w:val="de-AT"/>
        </w:rPr>
        <w:t>:</w:t>
      </w:r>
      <w:bookmarkEnd w:id="14"/>
    </w:p>
    <w:p w14:paraId="01477AB6" w14:textId="7667FEDF" w:rsidR="001309D9" w:rsidRPr="00D6764B" w:rsidRDefault="001309D9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In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GPSTrackerGUI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 wird die grafische Oberfläche mit den Tabellen, </w:t>
      </w:r>
      <w:r w:rsidR="001B2CA1" w:rsidRPr="00D6764B">
        <w:rPr>
          <w:rFonts w:ascii="Times New Roman" w:hAnsi="Times New Roman" w:cs="Times New Roman"/>
          <w:lang w:val="de-AT"/>
        </w:rPr>
        <w:t xml:space="preserve">dem </w:t>
      </w:r>
      <w:proofErr w:type="spellStart"/>
      <w:r w:rsidR="001B2CA1" w:rsidRPr="00D6764B">
        <w:rPr>
          <w:rFonts w:ascii="Times New Roman" w:hAnsi="Times New Roman" w:cs="Times New Roman"/>
          <w:lang w:val="de-AT"/>
        </w:rPr>
        <w:t>Barchart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 und Menüpunkten erzeugt. Sie greift lesend auf die Klassen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Acitivities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,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Laps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, </w:t>
      </w:r>
      <w:r w:rsidR="001B2CA1" w:rsidRPr="00D6764B">
        <w:rPr>
          <w:rFonts w:ascii="Times New Roman" w:hAnsi="Times New Roman" w:cs="Times New Roman"/>
          <w:i/>
          <w:iCs/>
          <w:lang w:val="de-AT"/>
        </w:rPr>
        <w:t>Tracks</w:t>
      </w:r>
      <w:r w:rsidR="001B2CA1" w:rsidRPr="00D6764B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Trackpoints</w:t>
      </w:r>
      <w:proofErr w:type="spellEnd"/>
      <w:r w:rsidR="001B2CA1" w:rsidRPr="00D6764B">
        <w:rPr>
          <w:rFonts w:ascii="Times New Roman" w:hAnsi="Times New Roman" w:cs="Times New Roman"/>
          <w:i/>
          <w:iCs/>
          <w:lang w:val="de-AT"/>
        </w:rPr>
        <w:t xml:space="preserve"> </w:t>
      </w:r>
      <w:r w:rsidR="001B2CA1" w:rsidRPr="00D6764B">
        <w:rPr>
          <w:rFonts w:ascii="Times New Roman" w:hAnsi="Times New Roman" w:cs="Times New Roman"/>
          <w:lang w:val="de-AT"/>
        </w:rPr>
        <w:t xml:space="preserve">zu und füllt so die Tabellen. Bei den Klassen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Period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 und </w:t>
      </w:r>
      <w:proofErr w:type="spellStart"/>
      <w:r w:rsidR="001B2CA1" w:rsidRPr="00D6764B">
        <w:rPr>
          <w:rFonts w:ascii="Times New Roman" w:hAnsi="Times New Roman" w:cs="Times New Roman"/>
          <w:i/>
          <w:iCs/>
          <w:lang w:val="de-AT"/>
        </w:rPr>
        <w:t>SportType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 xml:space="preserve"> handelt es sich um </w:t>
      </w:r>
      <w:proofErr w:type="spellStart"/>
      <w:r w:rsidR="001B2CA1" w:rsidRPr="00D6764B">
        <w:rPr>
          <w:rFonts w:ascii="Times New Roman" w:hAnsi="Times New Roman" w:cs="Times New Roman"/>
          <w:lang w:val="de-AT"/>
        </w:rPr>
        <w:t>enum</w:t>
      </w:r>
      <w:proofErr w:type="spellEnd"/>
      <w:r w:rsidR="001B2CA1" w:rsidRPr="00D6764B">
        <w:rPr>
          <w:rFonts w:ascii="Times New Roman" w:hAnsi="Times New Roman" w:cs="Times New Roman"/>
          <w:lang w:val="de-AT"/>
        </w:rPr>
        <w:t>- Klassen welche die Standardwerte für die Filteroption/ Gruppierung nach Sportart und Zeitraum enthalten.</w:t>
      </w:r>
    </w:p>
    <w:p w14:paraId="53689AEA" w14:textId="18167E20" w:rsidR="00906685" w:rsidRPr="00D6764B" w:rsidRDefault="001B2CA1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Für die Darstellung der Daten innerhalb der Tabellen wurde di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Formatter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- Klasse </w:t>
      </w:r>
      <w:r w:rsidR="00B544D6" w:rsidRPr="00D6764B">
        <w:rPr>
          <w:rFonts w:ascii="Times New Roman" w:hAnsi="Times New Roman" w:cs="Times New Roman"/>
          <w:lang w:val="de-AT"/>
        </w:rPr>
        <w:t>angelegt,</w:t>
      </w:r>
      <w:r w:rsidRPr="00D6764B">
        <w:rPr>
          <w:rFonts w:ascii="Times New Roman" w:hAnsi="Times New Roman" w:cs="Times New Roman"/>
          <w:lang w:val="de-AT"/>
        </w:rPr>
        <w:t xml:space="preserve"> welche die unterschiedlichen Informationen sinnvoll </w:t>
      </w:r>
      <w:r w:rsidR="00B544D6" w:rsidRPr="00D6764B">
        <w:rPr>
          <w:rFonts w:ascii="Times New Roman" w:hAnsi="Times New Roman" w:cs="Times New Roman"/>
          <w:lang w:val="de-AT"/>
        </w:rPr>
        <w:t>formatiert,</w:t>
      </w:r>
      <w:r w:rsidRPr="00D6764B">
        <w:rPr>
          <w:rFonts w:ascii="Times New Roman" w:hAnsi="Times New Roman" w:cs="Times New Roman"/>
          <w:lang w:val="de-AT"/>
        </w:rPr>
        <w:t xml:space="preserve"> um ein gut lesbares </w:t>
      </w:r>
      <w:r w:rsidR="00B544D6" w:rsidRPr="00D6764B">
        <w:rPr>
          <w:rFonts w:ascii="Times New Roman" w:hAnsi="Times New Roman" w:cs="Times New Roman"/>
          <w:lang w:val="de-AT"/>
        </w:rPr>
        <w:t>Ergebnis zu erzielen.</w:t>
      </w:r>
    </w:p>
    <w:p w14:paraId="31F14E78" w14:textId="69E559CC" w:rsidR="00B544D6" w:rsidRPr="00D6764B" w:rsidRDefault="00B544D6" w:rsidP="00D6764B">
      <w:pPr>
        <w:pStyle w:val="mt2"/>
        <w:rPr>
          <w:lang w:val="de-AT"/>
        </w:rPr>
      </w:pPr>
      <w:bookmarkStart w:id="15" w:name="_Toc110086232"/>
      <w:proofErr w:type="spellStart"/>
      <w:r w:rsidRPr="00D6764B">
        <w:rPr>
          <w:lang w:val="de-AT"/>
        </w:rPr>
        <w:t>Logging</w:t>
      </w:r>
      <w:proofErr w:type="spellEnd"/>
      <w:r w:rsidRPr="00D6764B">
        <w:rPr>
          <w:lang w:val="de-AT"/>
        </w:rPr>
        <w:t>:</w:t>
      </w:r>
      <w:bookmarkEnd w:id="15"/>
    </w:p>
    <w:p w14:paraId="1EB2C658" w14:textId="7D28143B" w:rsidR="00B544D6" w:rsidRPr="00D6764B" w:rsidRDefault="00B544D6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t xml:space="preserve">Die </w:t>
      </w:r>
      <w:proofErr w:type="spellStart"/>
      <w:r w:rsidRPr="00D6764B">
        <w:rPr>
          <w:rFonts w:ascii="Times New Roman" w:hAnsi="Times New Roman" w:cs="Times New Roman"/>
          <w:i/>
          <w:iCs/>
          <w:lang w:val="de-AT"/>
        </w:rPr>
        <w:t>Logging</w:t>
      </w:r>
      <w:proofErr w:type="spellEnd"/>
      <w:r w:rsidRPr="00D6764B">
        <w:rPr>
          <w:rFonts w:ascii="Times New Roman" w:hAnsi="Times New Roman" w:cs="Times New Roman"/>
          <w:lang w:val="de-AT"/>
        </w:rPr>
        <w:t xml:space="preserve">- Klasse dient nur zur Unterstützung der Entwicklung, und erlaubt es Konsolenausgaben zum </w:t>
      </w:r>
      <w:r w:rsidR="00070533" w:rsidRPr="00D6764B">
        <w:rPr>
          <w:rFonts w:ascii="Times New Roman" w:hAnsi="Times New Roman" w:cs="Times New Roman"/>
          <w:lang w:val="de-AT"/>
        </w:rPr>
        <w:t>Applikationsstatus</w:t>
      </w:r>
      <w:r w:rsidRPr="00D6764B">
        <w:rPr>
          <w:rFonts w:ascii="Times New Roman" w:hAnsi="Times New Roman" w:cs="Times New Roman"/>
          <w:lang w:val="de-AT"/>
        </w:rPr>
        <w:t xml:space="preserve">, über ein </w:t>
      </w:r>
      <w:proofErr w:type="spellStart"/>
      <w:r w:rsidRPr="00D6764B">
        <w:rPr>
          <w:rFonts w:ascii="Times New Roman" w:hAnsi="Times New Roman" w:cs="Times New Roman"/>
          <w:lang w:val="de-AT"/>
        </w:rPr>
        <w:t>Flag</w:t>
      </w:r>
      <w:proofErr w:type="spellEnd"/>
      <w:r w:rsidRPr="00D6764B">
        <w:rPr>
          <w:rFonts w:ascii="Times New Roman" w:hAnsi="Times New Roman" w:cs="Times New Roman"/>
          <w:lang w:val="de-AT"/>
        </w:rPr>
        <w:t>, zu aktivieren bzw. zu deaktivieren.</w:t>
      </w:r>
    </w:p>
    <w:p w14:paraId="2A181EDD" w14:textId="6C6C2515" w:rsidR="00051C00" w:rsidRPr="00D6764B" w:rsidRDefault="00051C00">
      <w:pPr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br w:type="page"/>
      </w:r>
    </w:p>
    <w:p w14:paraId="0BD78EF8" w14:textId="77777777" w:rsidR="00FA08D4" w:rsidRPr="00D6764B" w:rsidRDefault="00FA08D4" w:rsidP="00331C50">
      <w:pPr>
        <w:jc w:val="both"/>
        <w:rPr>
          <w:rFonts w:ascii="Times New Roman" w:hAnsi="Times New Roman" w:cs="Times New Roman"/>
          <w:lang w:val="de-AT"/>
        </w:rPr>
      </w:pPr>
    </w:p>
    <w:p w14:paraId="53A17706" w14:textId="5FCAC098" w:rsidR="00B544D6" w:rsidRPr="00D6764B" w:rsidRDefault="00FA08D4" w:rsidP="00D6764B">
      <w:pPr>
        <w:pStyle w:val="mt1"/>
      </w:pPr>
      <w:bookmarkStart w:id="16" w:name="_Toc110086233"/>
      <w:r w:rsidRPr="00D6764B">
        <w:t>Abbildungsverzeichnis:</w:t>
      </w:r>
      <w:bookmarkEnd w:id="16"/>
    </w:p>
    <w:p w14:paraId="3D5D8E91" w14:textId="18C8B62E" w:rsidR="00D6764B" w:rsidRDefault="00D93579">
      <w:pPr>
        <w:pStyle w:val="TableofFigures"/>
        <w:tabs>
          <w:tab w:val="right" w:leader="dot" w:pos="9016"/>
        </w:tabs>
        <w:rPr>
          <w:rFonts w:eastAsiaTheme="minorEastAsia"/>
          <w:noProof/>
          <w:lang w:val="en-AT" w:eastAsia="en-AT"/>
        </w:rPr>
      </w:pPr>
      <w:r w:rsidRPr="00D6764B">
        <w:rPr>
          <w:rFonts w:ascii="Times New Roman" w:hAnsi="Times New Roman" w:cs="Times New Roman"/>
          <w:lang w:val="de-AT"/>
        </w:rPr>
        <w:fldChar w:fldCharType="begin"/>
      </w:r>
      <w:r w:rsidRPr="00D6764B">
        <w:rPr>
          <w:rFonts w:ascii="Times New Roman" w:hAnsi="Times New Roman" w:cs="Times New Roman"/>
          <w:lang w:val="de-AT"/>
        </w:rPr>
        <w:instrText xml:space="preserve"> TOC \h \z \c "Abbildung" </w:instrText>
      </w:r>
      <w:r w:rsidRPr="00D6764B">
        <w:rPr>
          <w:rFonts w:ascii="Times New Roman" w:hAnsi="Times New Roman" w:cs="Times New Roman"/>
          <w:lang w:val="de-AT"/>
        </w:rPr>
        <w:fldChar w:fldCharType="separate"/>
      </w:r>
      <w:hyperlink w:anchor="_Toc110086100" w:history="1">
        <w:r w:rsidR="00D6764B" w:rsidRPr="00044F87">
          <w:rPr>
            <w:rStyle w:val="Hyperlink"/>
            <w:rFonts w:ascii="Times New Roman" w:hAnsi="Times New Roman" w:cs="Times New Roman"/>
            <w:noProof/>
          </w:rPr>
          <w:t>Abbildung 1: Aufbau der grafischen Oberfläche</w:t>
        </w:r>
        <w:r w:rsidR="00D6764B">
          <w:rPr>
            <w:noProof/>
            <w:webHidden/>
          </w:rPr>
          <w:tab/>
        </w:r>
        <w:r w:rsidR="00D6764B">
          <w:rPr>
            <w:noProof/>
            <w:webHidden/>
          </w:rPr>
          <w:fldChar w:fldCharType="begin"/>
        </w:r>
        <w:r w:rsidR="00D6764B">
          <w:rPr>
            <w:noProof/>
            <w:webHidden/>
          </w:rPr>
          <w:instrText xml:space="preserve"> PAGEREF _Toc110086100 \h </w:instrText>
        </w:r>
        <w:r w:rsidR="00D6764B">
          <w:rPr>
            <w:noProof/>
            <w:webHidden/>
          </w:rPr>
        </w:r>
        <w:r w:rsidR="00D6764B">
          <w:rPr>
            <w:noProof/>
            <w:webHidden/>
          </w:rPr>
          <w:fldChar w:fldCharType="separate"/>
        </w:r>
        <w:r w:rsidR="00D6764B">
          <w:rPr>
            <w:noProof/>
            <w:webHidden/>
          </w:rPr>
          <w:t>4</w:t>
        </w:r>
        <w:r w:rsidR="00D6764B">
          <w:rPr>
            <w:noProof/>
            <w:webHidden/>
          </w:rPr>
          <w:fldChar w:fldCharType="end"/>
        </w:r>
      </w:hyperlink>
    </w:p>
    <w:p w14:paraId="49332951" w14:textId="4D3767DA" w:rsidR="00D6764B" w:rsidRDefault="00D6764B">
      <w:pPr>
        <w:pStyle w:val="TableofFigures"/>
        <w:tabs>
          <w:tab w:val="right" w:leader="dot" w:pos="9016"/>
        </w:tabs>
        <w:rPr>
          <w:rFonts w:eastAsiaTheme="minorEastAsia"/>
          <w:noProof/>
          <w:lang w:val="en-AT" w:eastAsia="en-AT"/>
        </w:rPr>
      </w:pPr>
      <w:hyperlink w:anchor="_Toc110086101" w:history="1">
        <w:r w:rsidRPr="00044F87">
          <w:rPr>
            <w:rStyle w:val="Hyperlink"/>
            <w:rFonts w:ascii="Times New Roman" w:hAnsi="Times New Roman" w:cs="Times New Roman"/>
            <w:noProof/>
          </w:rPr>
          <w:t>Abbildung 2: Klassenhierachi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008610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004B7F55" w14:textId="4AC4DDB2" w:rsidR="00FA08D4" w:rsidRPr="00D6764B" w:rsidRDefault="00D93579" w:rsidP="00331C50">
      <w:pPr>
        <w:jc w:val="both"/>
        <w:rPr>
          <w:rFonts w:ascii="Times New Roman" w:hAnsi="Times New Roman" w:cs="Times New Roman"/>
          <w:lang w:val="de-AT"/>
        </w:rPr>
      </w:pPr>
      <w:r w:rsidRPr="00D6764B">
        <w:rPr>
          <w:rFonts w:ascii="Times New Roman" w:hAnsi="Times New Roman" w:cs="Times New Roman"/>
          <w:lang w:val="de-AT"/>
        </w:rPr>
        <w:fldChar w:fldCharType="end"/>
      </w:r>
    </w:p>
    <w:p w14:paraId="3B9F7233" w14:textId="77777777" w:rsidR="00C056C0" w:rsidRPr="00D6764B" w:rsidRDefault="00C056C0" w:rsidP="00331C50">
      <w:pPr>
        <w:jc w:val="both"/>
        <w:rPr>
          <w:rFonts w:ascii="Times New Roman" w:hAnsi="Times New Roman" w:cs="Times New Roman"/>
          <w:lang w:val="de-AT"/>
        </w:rPr>
      </w:pPr>
    </w:p>
    <w:p w14:paraId="18FA2799" w14:textId="492FA639" w:rsidR="00672A20" w:rsidRPr="00D6764B" w:rsidRDefault="00672A20" w:rsidP="00D6764B">
      <w:pPr>
        <w:pStyle w:val="mt1"/>
      </w:pPr>
      <w:bookmarkStart w:id="17" w:name="_Toc110086234"/>
      <w:r w:rsidRPr="00D6764B">
        <w:t>Quellen</w:t>
      </w:r>
      <w:bookmarkEnd w:id="17"/>
    </w:p>
    <w:p w14:paraId="061198B1" w14:textId="293CFD5B" w:rsidR="001C2B5E" w:rsidRPr="00D6764B" w:rsidRDefault="001C2B5E" w:rsidP="00331C50">
      <w:pPr>
        <w:jc w:val="both"/>
        <w:rPr>
          <w:rFonts w:ascii="Times New Roman" w:hAnsi="Times New Roman" w:cs="Times New Roman"/>
          <w:lang w:val="en-US"/>
        </w:rPr>
      </w:pPr>
    </w:p>
    <w:sdt>
      <w:sdtPr>
        <w:tag w:val="CitaviBibliography"/>
        <w:id w:val="1573933270"/>
        <w:placeholder>
          <w:docPart w:val="DefaultPlaceholder_-1854013440"/>
        </w:placeholder>
      </w:sdtPr>
      <w:sdtContent>
        <w:p w14:paraId="19726BA2" w14:textId="4719A4D8" w:rsidR="00051C00" w:rsidRPr="00D6764B" w:rsidRDefault="00051C00" w:rsidP="00D6764B">
          <w:pPr>
            <w:pStyle w:val="CitaviBibliographyHeading"/>
          </w:pPr>
          <w:r w:rsidRPr="00D6764B">
            <w:fldChar w:fldCharType="begin"/>
          </w:r>
          <w:r w:rsidRPr="00D6764B">
            <w:instrText>ADDIN CitaviBibliography</w:instrText>
          </w:r>
          <w:r w:rsidRPr="00D6764B">
            <w:fldChar w:fldCharType="separate"/>
          </w:r>
          <w:bookmarkStart w:id="18" w:name="_CTVL001d0aaa1dd0d9640389b662671bef40d0c"/>
          <w:r w:rsidRPr="00D6764B">
            <w:t>Clockify. Online verfügbar unter https://clockify.me.</w:t>
          </w:r>
        </w:p>
        <w:p w14:paraId="64D0F3C2" w14:textId="77777777" w:rsidR="00051C00" w:rsidRPr="00D6764B" w:rsidRDefault="00051C00" w:rsidP="00051C00">
          <w:pPr>
            <w:pStyle w:val="CitaviBibliographyEntry"/>
          </w:pPr>
          <w:bookmarkStart w:id="19" w:name="_CTVL0019d8070ef654b43d083bf08d151afb5f5"/>
          <w:bookmarkEnd w:id="18"/>
          <w:r w:rsidRPr="00D6764B">
            <w:t>Discord. Online verfügbar unter https://discord.com.</w:t>
          </w:r>
        </w:p>
        <w:p w14:paraId="6F7BB70A" w14:textId="77777777" w:rsidR="00051C00" w:rsidRPr="00D6764B" w:rsidRDefault="00051C00" w:rsidP="00051C00">
          <w:pPr>
            <w:pStyle w:val="CitaviBibliographyEntry"/>
          </w:pPr>
          <w:bookmarkStart w:id="20" w:name="_CTVL001d4415886166144d18d5d1151988349cd"/>
          <w:bookmarkEnd w:id="19"/>
          <w:r w:rsidRPr="00D6764B">
            <w:t>Dom Parser. Online verfügbar unter https://docs.oracle.com/javase/tutorial/jaxp/dom/readingXML.html.</w:t>
          </w:r>
        </w:p>
        <w:p w14:paraId="3631767E" w14:textId="77777777" w:rsidR="00051C00" w:rsidRPr="00D6764B" w:rsidRDefault="00051C00" w:rsidP="00051C00">
          <w:pPr>
            <w:pStyle w:val="CitaviBibliographyEntry"/>
          </w:pPr>
          <w:bookmarkStart w:id="21" w:name="_CTVL001854695c7773741099d967f655a857049"/>
          <w:bookmarkEnd w:id="20"/>
          <w:r w:rsidRPr="00D6764B">
            <w:t>Github. Online verfügbar unter https://github.com.</w:t>
          </w:r>
        </w:p>
        <w:p w14:paraId="3CFE271C" w14:textId="77777777" w:rsidR="00051C00" w:rsidRPr="00D6764B" w:rsidRDefault="00051C00" w:rsidP="00051C00">
          <w:pPr>
            <w:pStyle w:val="CitaviBibliographyEntry"/>
          </w:pPr>
          <w:bookmarkStart w:id="22" w:name="_CTVL001b6468155b032422cb0ba6535c7b707ef"/>
          <w:bookmarkEnd w:id="21"/>
          <w:r w:rsidRPr="00D6764B">
            <w:t>IntelliJ. Online verfügbar unter https://www.jetbrains.com/de-de/idea/.</w:t>
          </w:r>
        </w:p>
        <w:p w14:paraId="412D0919" w14:textId="77777777" w:rsidR="00051C00" w:rsidRPr="00D6764B" w:rsidRDefault="00051C00" w:rsidP="00051C00">
          <w:pPr>
            <w:pStyle w:val="CitaviBibliographyEntry"/>
          </w:pPr>
          <w:bookmarkStart w:id="23" w:name="_CTVL0016e28df69e28743a3b49e98fc016769e2"/>
          <w:bookmarkEnd w:id="22"/>
          <w:r w:rsidRPr="00D6764B">
            <w:t>JFreeChart. Online verfügbar unter https://www.jfree.org/jfreechart/.</w:t>
          </w:r>
        </w:p>
        <w:p w14:paraId="1BA28D05" w14:textId="77777777" w:rsidR="00051C00" w:rsidRPr="00D6764B" w:rsidRDefault="00051C00" w:rsidP="00051C00">
          <w:pPr>
            <w:pStyle w:val="CitaviBibliographyEntry"/>
          </w:pPr>
          <w:bookmarkStart w:id="24" w:name="_CTVL0012f3ee10edaa14858985d44a099bbc9e1"/>
          <w:bookmarkEnd w:id="23"/>
          <w:r w:rsidRPr="00D6764B">
            <w:t>Jira. Online verfügbar unter https://www.atlassian.com/de/software/jira.</w:t>
          </w:r>
        </w:p>
        <w:p w14:paraId="6F576261" w14:textId="77777777" w:rsidR="00051C00" w:rsidRPr="00D6764B" w:rsidRDefault="00051C00" w:rsidP="00051C00">
          <w:pPr>
            <w:pStyle w:val="CitaviBibliographyEntry"/>
          </w:pPr>
          <w:bookmarkStart w:id="25" w:name="_CTVL0012f6e4e11ce3e4640acca5e50a3f3e9c3"/>
          <w:bookmarkEnd w:id="24"/>
          <w:r w:rsidRPr="00D6764B">
            <w:t>MiroBoard. Online verfügbar unter https://miro.com/de/.</w:t>
          </w:r>
        </w:p>
        <w:p w14:paraId="7C1D2677" w14:textId="77777777" w:rsidR="00051C00" w:rsidRPr="00D6764B" w:rsidRDefault="00051C00" w:rsidP="00051C00">
          <w:pPr>
            <w:pStyle w:val="CitaviBibliographyEntry"/>
          </w:pPr>
          <w:bookmarkStart w:id="26" w:name="_CTVL0016d2eb46916cd4ac48d424f58e5e2cd83"/>
          <w:bookmarkEnd w:id="25"/>
          <w:r w:rsidRPr="00D6764B">
            <w:t>Sax Parser. Online verfügbar unter https://docs.oracle.com/javase/tutorial/jaxp/sax/parsing.html.</w:t>
          </w:r>
        </w:p>
        <w:p w14:paraId="23D058CA" w14:textId="0559ABAE" w:rsidR="00051C00" w:rsidRPr="00D6764B" w:rsidRDefault="00051C00" w:rsidP="00051C00">
          <w:pPr>
            <w:pStyle w:val="CitaviBibliographyEntry"/>
          </w:pPr>
          <w:bookmarkStart w:id="27" w:name="_CTVL001a2611bb58ea24d6b8b4530d286ca437d"/>
          <w:bookmarkEnd w:id="26"/>
          <w:r w:rsidRPr="00D6764B">
            <w:t>Sonarlint. Online verfügbar unter https://www.sonarlint.org</w:t>
          </w:r>
          <w:bookmarkEnd w:id="27"/>
          <w:r w:rsidRPr="00D6764B">
            <w:t>.</w:t>
          </w:r>
          <w:r w:rsidRPr="00D6764B">
            <w:fldChar w:fldCharType="end"/>
          </w:r>
        </w:p>
      </w:sdtContent>
    </w:sdt>
    <w:p w14:paraId="30C3853C" w14:textId="77777777" w:rsidR="00051C00" w:rsidRPr="00D6764B" w:rsidRDefault="00051C00" w:rsidP="00051C00">
      <w:pPr>
        <w:rPr>
          <w:rFonts w:ascii="Times New Roman" w:hAnsi="Times New Roman" w:cs="Times New Roman"/>
        </w:rPr>
      </w:pPr>
    </w:p>
    <w:sectPr w:rsidR="00051C00" w:rsidRPr="00D6764B" w:rsidSect="00FC4954">
      <w:headerReference w:type="even" r:id="rId11"/>
      <w:headerReference w:type="default" r:id="rId12"/>
      <w:footerReference w:type="even" r:id="rId13"/>
      <w:footerReference w:type="default" r:id="rId14"/>
      <w:headerReference w:type="first" r:id="rId15"/>
      <w:footerReference w:type="first" r:id="rId16"/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479AC1" w14:textId="77777777" w:rsidR="00894C20" w:rsidRDefault="00894C20" w:rsidP="00FC4954">
      <w:pPr>
        <w:spacing w:after="0" w:line="240" w:lineRule="auto"/>
      </w:pPr>
      <w:r>
        <w:separator/>
      </w:r>
    </w:p>
  </w:endnote>
  <w:endnote w:type="continuationSeparator" w:id="0">
    <w:p w14:paraId="509CDC47" w14:textId="77777777" w:rsidR="00894C20" w:rsidRDefault="00894C20" w:rsidP="00FC495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7B9FBB" w14:textId="77777777" w:rsidR="00FC4954" w:rsidRDefault="00FC4954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00762DF" w14:textId="3E00D8E3" w:rsidR="00FC4954" w:rsidRPr="00892988" w:rsidRDefault="00892988" w:rsidP="00103987">
    <w:pPr>
      <w:pStyle w:val="Footer"/>
      <w:pBdr>
        <w:top w:val="single" w:sz="4" w:space="1" w:color="auto"/>
      </w:pBdr>
      <w:rPr>
        <w:lang w:val="de-AT"/>
      </w:rPr>
    </w:pPr>
    <w:r w:rsidRPr="00892988">
      <w:rPr>
        <w:lang w:val="de-AT"/>
      </w:rPr>
      <w:tab/>
    </w:r>
    <w:r w:rsidRPr="00892988">
      <w:rPr>
        <w:lang w:val="de-AT"/>
      </w:rPr>
      <w:tab/>
      <w:t xml:space="preserve">Seite </w:t>
    </w:r>
    <w:r w:rsidRPr="00892988">
      <w:rPr>
        <w:lang w:val="de-AT"/>
      </w:rPr>
      <w:fldChar w:fldCharType="begin"/>
    </w:r>
    <w:r w:rsidRPr="00892988">
      <w:rPr>
        <w:lang w:val="de-AT"/>
      </w:rPr>
      <w:instrText xml:space="preserve"> PAGE   \* MERGEFORMAT </w:instrText>
    </w:r>
    <w:r w:rsidRPr="00892988">
      <w:rPr>
        <w:lang w:val="de-AT"/>
      </w:rPr>
      <w:fldChar w:fldCharType="separate"/>
    </w:r>
    <w:r w:rsidRPr="00892988">
      <w:rPr>
        <w:noProof/>
        <w:lang w:val="de-AT"/>
      </w:rPr>
      <w:t>2</w:t>
    </w:r>
    <w:r w:rsidRPr="00892988">
      <w:rPr>
        <w:lang w:val="de-AT"/>
      </w:rPr>
      <w:fldChar w:fldCharType="end"/>
    </w:r>
    <w:r w:rsidRPr="00892988">
      <w:rPr>
        <w:lang w:val="de-AT"/>
      </w:rPr>
      <w:t xml:space="preserve"> von </w:t>
    </w:r>
    <w:r w:rsidRPr="00892988">
      <w:rPr>
        <w:lang w:val="de-AT"/>
      </w:rPr>
      <w:fldChar w:fldCharType="begin"/>
    </w:r>
    <w:r w:rsidRPr="00892988">
      <w:rPr>
        <w:lang w:val="de-AT"/>
      </w:rPr>
      <w:instrText xml:space="preserve"> NUMPAGES   \* MERGEFORMAT </w:instrText>
    </w:r>
    <w:r w:rsidRPr="00892988">
      <w:rPr>
        <w:lang w:val="de-AT"/>
      </w:rPr>
      <w:fldChar w:fldCharType="separate"/>
    </w:r>
    <w:r w:rsidRPr="00892988">
      <w:rPr>
        <w:noProof/>
        <w:lang w:val="de-AT"/>
      </w:rPr>
      <w:t>3</w:t>
    </w:r>
    <w:r w:rsidRPr="00892988">
      <w:rPr>
        <w:lang w:val="de-AT"/>
      </w:rPr>
      <w:fldChar w:fldCharType="end"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AE2F2D7" w14:textId="77777777" w:rsidR="00FC4954" w:rsidRDefault="00FC495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ADBCC9" w14:textId="77777777" w:rsidR="00894C20" w:rsidRDefault="00894C20" w:rsidP="00FC4954">
      <w:pPr>
        <w:spacing w:after="0" w:line="240" w:lineRule="auto"/>
      </w:pPr>
      <w:r>
        <w:separator/>
      </w:r>
    </w:p>
  </w:footnote>
  <w:footnote w:type="continuationSeparator" w:id="0">
    <w:p w14:paraId="516A0DA1" w14:textId="77777777" w:rsidR="00894C20" w:rsidRDefault="00894C20" w:rsidP="00FC495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F8F813" w14:textId="77777777" w:rsidR="00FC4954" w:rsidRDefault="00FC4954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D8AD94D" w14:textId="7B387C1B" w:rsidR="00FC4954" w:rsidRPr="00103987" w:rsidRDefault="00103987" w:rsidP="00103987">
    <w:pPr>
      <w:pStyle w:val="Header"/>
      <w:pBdr>
        <w:bottom w:val="single" w:sz="4" w:space="1" w:color="auto"/>
      </w:pBdr>
      <w:rPr>
        <w:lang w:val="en-US"/>
      </w:rPr>
    </w:pPr>
    <w:proofErr w:type="spellStart"/>
    <w:r>
      <w:rPr>
        <w:lang w:val="en-US"/>
      </w:rPr>
      <w:t>myTracks</w:t>
    </w:r>
    <w:proofErr w:type="spellEnd"/>
    <w:r>
      <w:rPr>
        <w:lang w:val="en-US"/>
      </w:rPr>
      <w:tab/>
    </w:r>
    <w:r>
      <w:rPr>
        <w:lang w:val="en-US"/>
      </w:rPr>
      <w:tab/>
      <w:t>Version 1.0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65C374" w14:textId="77777777" w:rsidR="00FC4954" w:rsidRDefault="00FC4954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FEF039B"/>
    <w:multiLevelType w:val="multilevel"/>
    <w:tmpl w:val="2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47431286"/>
    <w:multiLevelType w:val="multilevel"/>
    <w:tmpl w:val="F4448E70"/>
    <w:styleLink w:val="Style1"/>
    <w:lvl w:ilvl="0">
      <w:start w:val="1"/>
      <w:numFmt w:val="decimal"/>
      <w:pStyle w:val="mt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mt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 w15:restartNumberingAfterBreak="0">
    <w:nsid w:val="49B15F4B"/>
    <w:multiLevelType w:val="multilevel"/>
    <w:tmpl w:val="2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7CCC0220"/>
    <w:multiLevelType w:val="multilevel"/>
    <w:tmpl w:val="2000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236207479">
    <w:abstractNumId w:val="2"/>
  </w:num>
  <w:num w:numId="2" w16cid:durableId="1506825257">
    <w:abstractNumId w:val="0"/>
  </w:num>
  <w:num w:numId="3" w16cid:durableId="139660177">
    <w:abstractNumId w:val="3"/>
  </w:num>
  <w:num w:numId="4" w16cid:durableId="1255554466">
    <w:abstractNumId w:val="1"/>
  </w:num>
  <w:num w:numId="5" w16cid:durableId="246498875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279A4"/>
    <w:rsid w:val="00010327"/>
    <w:rsid w:val="0001375B"/>
    <w:rsid w:val="000279A4"/>
    <w:rsid w:val="00041443"/>
    <w:rsid w:val="00051C00"/>
    <w:rsid w:val="00070533"/>
    <w:rsid w:val="0008754C"/>
    <w:rsid w:val="000C7215"/>
    <w:rsid w:val="000F2DF7"/>
    <w:rsid w:val="00103987"/>
    <w:rsid w:val="00103ACD"/>
    <w:rsid w:val="001309D9"/>
    <w:rsid w:val="00156F09"/>
    <w:rsid w:val="00166D0D"/>
    <w:rsid w:val="001B00B1"/>
    <w:rsid w:val="001B2CA1"/>
    <w:rsid w:val="001C2B5E"/>
    <w:rsid w:val="001E656F"/>
    <w:rsid w:val="00235984"/>
    <w:rsid w:val="002E536C"/>
    <w:rsid w:val="00300720"/>
    <w:rsid w:val="00323366"/>
    <w:rsid w:val="00330A02"/>
    <w:rsid w:val="00331C50"/>
    <w:rsid w:val="00344635"/>
    <w:rsid w:val="003447B2"/>
    <w:rsid w:val="00377654"/>
    <w:rsid w:val="003A7EF8"/>
    <w:rsid w:val="003E6BF8"/>
    <w:rsid w:val="003F2E82"/>
    <w:rsid w:val="004372FA"/>
    <w:rsid w:val="004927A8"/>
    <w:rsid w:val="004A1D52"/>
    <w:rsid w:val="004B296F"/>
    <w:rsid w:val="004E44FD"/>
    <w:rsid w:val="0050497D"/>
    <w:rsid w:val="00574EC3"/>
    <w:rsid w:val="00581683"/>
    <w:rsid w:val="0060495A"/>
    <w:rsid w:val="0061674A"/>
    <w:rsid w:val="00672A20"/>
    <w:rsid w:val="00681B4C"/>
    <w:rsid w:val="006A2DDF"/>
    <w:rsid w:val="006A7E29"/>
    <w:rsid w:val="006D3B4F"/>
    <w:rsid w:val="006E51B0"/>
    <w:rsid w:val="006F7DDB"/>
    <w:rsid w:val="007019CD"/>
    <w:rsid w:val="007613B2"/>
    <w:rsid w:val="00765B32"/>
    <w:rsid w:val="0078064F"/>
    <w:rsid w:val="007A0473"/>
    <w:rsid w:val="007B223F"/>
    <w:rsid w:val="007C3EF3"/>
    <w:rsid w:val="007D0640"/>
    <w:rsid w:val="007F669B"/>
    <w:rsid w:val="008042D7"/>
    <w:rsid w:val="008202C1"/>
    <w:rsid w:val="00830F12"/>
    <w:rsid w:val="008906A1"/>
    <w:rsid w:val="00892988"/>
    <w:rsid w:val="00894C20"/>
    <w:rsid w:val="00896478"/>
    <w:rsid w:val="008A419A"/>
    <w:rsid w:val="008E1F95"/>
    <w:rsid w:val="00906685"/>
    <w:rsid w:val="009933A7"/>
    <w:rsid w:val="009F074F"/>
    <w:rsid w:val="00A04155"/>
    <w:rsid w:val="00A539EC"/>
    <w:rsid w:val="00A727F7"/>
    <w:rsid w:val="00AE3227"/>
    <w:rsid w:val="00B4767A"/>
    <w:rsid w:val="00B50EFA"/>
    <w:rsid w:val="00B544D6"/>
    <w:rsid w:val="00BE2A47"/>
    <w:rsid w:val="00BE7FC7"/>
    <w:rsid w:val="00C056C0"/>
    <w:rsid w:val="00C8326E"/>
    <w:rsid w:val="00CA34D7"/>
    <w:rsid w:val="00CB01E5"/>
    <w:rsid w:val="00CC7CF2"/>
    <w:rsid w:val="00CE2C4E"/>
    <w:rsid w:val="00D027A4"/>
    <w:rsid w:val="00D6764B"/>
    <w:rsid w:val="00D834B8"/>
    <w:rsid w:val="00D93579"/>
    <w:rsid w:val="00DB7413"/>
    <w:rsid w:val="00DE0EE1"/>
    <w:rsid w:val="00DF7691"/>
    <w:rsid w:val="00E4240F"/>
    <w:rsid w:val="00EC505D"/>
    <w:rsid w:val="00F47C08"/>
    <w:rsid w:val="00F6013C"/>
    <w:rsid w:val="00F7197E"/>
    <w:rsid w:val="00F81268"/>
    <w:rsid w:val="00FA08D4"/>
    <w:rsid w:val="00FC4954"/>
    <w:rsid w:val="00FD30CC"/>
    <w:rsid w:val="00FF1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34DF26BF"/>
  <w15:chartTrackingRefBased/>
  <w15:docId w15:val="{CBCF28FE-0FDE-445A-A61F-FF3DC19D40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C4954"/>
    <w:pPr>
      <w:keepNext/>
      <w:keepLines/>
      <w:numPr>
        <w:numId w:val="3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C4954"/>
    <w:pPr>
      <w:keepNext/>
      <w:keepLines/>
      <w:numPr>
        <w:ilvl w:val="1"/>
        <w:numId w:val="3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C4954"/>
    <w:pPr>
      <w:keepNext/>
      <w:keepLines/>
      <w:numPr>
        <w:ilvl w:val="2"/>
        <w:numId w:val="3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C4954"/>
    <w:pPr>
      <w:keepNext/>
      <w:keepLines/>
      <w:numPr>
        <w:ilvl w:val="3"/>
        <w:numId w:val="3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C4954"/>
    <w:pPr>
      <w:keepNext/>
      <w:keepLines/>
      <w:numPr>
        <w:ilvl w:val="4"/>
        <w:numId w:val="3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C4954"/>
    <w:pPr>
      <w:keepNext/>
      <w:keepLines/>
      <w:numPr>
        <w:ilvl w:val="5"/>
        <w:numId w:val="3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C4954"/>
    <w:pPr>
      <w:keepNext/>
      <w:keepLines/>
      <w:numPr>
        <w:ilvl w:val="6"/>
        <w:numId w:val="3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C4954"/>
    <w:pPr>
      <w:keepNext/>
      <w:keepLines/>
      <w:numPr>
        <w:ilvl w:val="7"/>
        <w:numId w:val="3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C4954"/>
    <w:pPr>
      <w:keepNext/>
      <w:keepLines/>
      <w:numPr>
        <w:ilvl w:val="8"/>
        <w:numId w:val="3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mt1">
    <w:name w:val="mt1"/>
    <w:basedOn w:val="Normal"/>
    <w:next w:val="Normal"/>
    <w:qFormat/>
    <w:rsid w:val="00B50EFA"/>
    <w:pPr>
      <w:numPr>
        <w:numId w:val="4"/>
      </w:numPr>
    </w:pPr>
    <w:rPr>
      <w:rFonts w:ascii="Times New Roman" w:hAnsi="Times New Roman"/>
      <w:b/>
      <w:sz w:val="36"/>
      <w:lang w:val="de-AT"/>
    </w:rPr>
  </w:style>
  <w:style w:type="paragraph" w:customStyle="1" w:styleId="mt2">
    <w:name w:val="mt2"/>
    <w:basedOn w:val="Normal"/>
    <w:qFormat/>
    <w:rsid w:val="00FC4954"/>
    <w:pPr>
      <w:numPr>
        <w:ilvl w:val="1"/>
        <w:numId w:val="4"/>
      </w:numPr>
    </w:pPr>
    <w:rPr>
      <w:rFonts w:ascii="Times New Roman" w:hAnsi="Times New Roman" w:cs="Times New Roman"/>
      <w:b/>
      <w:sz w:val="32"/>
    </w:rPr>
  </w:style>
  <w:style w:type="character" w:customStyle="1" w:styleId="Heading1Char">
    <w:name w:val="Heading 1 Char"/>
    <w:basedOn w:val="DefaultParagraphFont"/>
    <w:link w:val="Heading1"/>
    <w:uiPriority w:val="9"/>
    <w:rsid w:val="00FC495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C495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C495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C4954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C4954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C4954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C4954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C4954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C4954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numbering" w:customStyle="1" w:styleId="Style1">
    <w:name w:val="Style1"/>
    <w:uiPriority w:val="99"/>
    <w:rsid w:val="00FC4954"/>
    <w:pPr>
      <w:numPr>
        <w:numId w:val="4"/>
      </w:numPr>
    </w:pPr>
  </w:style>
  <w:style w:type="paragraph" w:styleId="TOCHeading">
    <w:name w:val="TOC Heading"/>
    <w:basedOn w:val="Heading1"/>
    <w:next w:val="Normal"/>
    <w:uiPriority w:val="39"/>
    <w:unhideWhenUsed/>
    <w:qFormat/>
    <w:rsid w:val="00FC4954"/>
    <w:pPr>
      <w:numPr>
        <w:numId w:val="0"/>
      </w:num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FC4954"/>
    <w:pPr>
      <w:spacing w:before="120" w:after="120"/>
    </w:pPr>
    <w:rPr>
      <w:rFonts w:cstheme="minorHAnsi"/>
      <w:b/>
      <w:bCs/>
      <w:caps/>
      <w:sz w:val="20"/>
      <w:szCs w:val="20"/>
    </w:rPr>
  </w:style>
  <w:style w:type="paragraph" w:styleId="TOC2">
    <w:name w:val="toc 2"/>
    <w:basedOn w:val="Normal"/>
    <w:next w:val="Normal"/>
    <w:autoRedefine/>
    <w:uiPriority w:val="39"/>
    <w:unhideWhenUsed/>
    <w:rsid w:val="00FC4954"/>
    <w:pPr>
      <w:spacing w:after="0"/>
      <w:ind w:left="220"/>
    </w:pPr>
    <w:rPr>
      <w:rFonts w:cstheme="minorHAnsi"/>
      <w:smallCaps/>
      <w:sz w:val="20"/>
      <w:szCs w:val="20"/>
    </w:rPr>
  </w:style>
  <w:style w:type="paragraph" w:styleId="TOC3">
    <w:name w:val="toc 3"/>
    <w:basedOn w:val="Normal"/>
    <w:next w:val="Normal"/>
    <w:autoRedefine/>
    <w:uiPriority w:val="39"/>
    <w:unhideWhenUsed/>
    <w:rsid w:val="00FC4954"/>
    <w:pPr>
      <w:spacing w:after="0"/>
      <w:ind w:left="440"/>
    </w:pPr>
    <w:rPr>
      <w:rFonts w:cstheme="minorHAnsi"/>
      <w:i/>
      <w:iCs/>
      <w:sz w:val="20"/>
      <w:szCs w:val="20"/>
    </w:rPr>
  </w:style>
  <w:style w:type="paragraph" w:styleId="TOC4">
    <w:name w:val="toc 4"/>
    <w:basedOn w:val="Normal"/>
    <w:next w:val="Normal"/>
    <w:autoRedefine/>
    <w:uiPriority w:val="39"/>
    <w:unhideWhenUsed/>
    <w:rsid w:val="00FC4954"/>
    <w:pPr>
      <w:spacing w:after="0"/>
      <w:ind w:left="660"/>
    </w:pPr>
    <w:rPr>
      <w:rFonts w:cstheme="minorHAnsi"/>
      <w:sz w:val="18"/>
      <w:szCs w:val="18"/>
    </w:rPr>
  </w:style>
  <w:style w:type="paragraph" w:styleId="TOC5">
    <w:name w:val="toc 5"/>
    <w:basedOn w:val="Normal"/>
    <w:next w:val="Normal"/>
    <w:autoRedefine/>
    <w:uiPriority w:val="39"/>
    <w:unhideWhenUsed/>
    <w:rsid w:val="00FC4954"/>
    <w:pPr>
      <w:spacing w:after="0"/>
      <w:ind w:left="880"/>
    </w:pPr>
    <w:rPr>
      <w:rFonts w:cstheme="minorHAnsi"/>
      <w:sz w:val="18"/>
      <w:szCs w:val="18"/>
    </w:rPr>
  </w:style>
  <w:style w:type="paragraph" w:styleId="TOC6">
    <w:name w:val="toc 6"/>
    <w:basedOn w:val="Normal"/>
    <w:next w:val="Normal"/>
    <w:autoRedefine/>
    <w:uiPriority w:val="39"/>
    <w:unhideWhenUsed/>
    <w:rsid w:val="00FC4954"/>
    <w:pPr>
      <w:spacing w:after="0"/>
      <w:ind w:left="1100"/>
    </w:pPr>
    <w:rPr>
      <w:rFonts w:cstheme="minorHAnsi"/>
      <w:sz w:val="18"/>
      <w:szCs w:val="18"/>
    </w:rPr>
  </w:style>
  <w:style w:type="paragraph" w:styleId="TOC7">
    <w:name w:val="toc 7"/>
    <w:basedOn w:val="Normal"/>
    <w:next w:val="Normal"/>
    <w:autoRedefine/>
    <w:uiPriority w:val="39"/>
    <w:unhideWhenUsed/>
    <w:rsid w:val="00FC4954"/>
    <w:pPr>
      <w:spacing w:after="0"/>
      <w:ind w:left="1320"/>
    </w:pPr>
    <w:rPr>
      <w:rFonts w:cstheme="minorHAnsi"/>
      <w:sz w:val="18"/>
      <w:szCs w:val="18"/>
    </w:rPr>
  </w:style>
  <w:style w:type="paragraph" w:styleId="TOC8">
    <w:name w:val="toc 8"/>
    <w:basedOn w:val="Normal"/>
    <w:next w:val="Normal"/>
    <w:autoRedefine/>
    <w:uiPriority w:val="39"/>
    <w:unhideWhenUsed/>
    <w:rsid w:val="00FC4954"/>
    <w:pPr>
      <w:spacing w:after="0"/>
      <w:ind w:left="1540"/>
    </w:pPr>
    <w:rPr>
      <w:rFonts w:cstheme="minorHAnsi"/>
      <w:sz w:val="18"/>
      <w:szCs w:val="18"/>
    </w:rPr>
  </w:style>
  <w:style w:type="paragraph" w:styleId="TOC9">
    <w:name w:val="toc 9"/>
    <w:basedOn w:val="Normal"/>
    <w:next w:val="Normal"/>
    <w:autoRedefine/>
    <w:uiPriority w:val="39"/>
    <w:unhideWhenUsed/>
    <w:rsid w:val="00FC4954"/>
    <w:pPr>
      <w:spacing w:after="0"/>
      <w:ind w:left="1760"/>
    </w:pPr>
    <w:rPr>
      <w:rFonts w:cstheme="minorHAns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FC4954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C49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C4954"/>
  </w:style>
  <w:style w:type="paragraph" w:styleId="Footer">
    <w:name w:val="footer"/>
    <w:basedOn w:val="Normal"/>
    <w:link w:val="FooterChar"/>
    <w:uiPriority w:val="99"/>
    <w:unhideWhenUsed/>
    <w:rsid w:val="00FC4954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C4954"/>
  </w:style>
  <w:style w:type="table" w:styleId="TableGrid">
    <w:name w:val="Table Grid"/>
    <w:basedOn w:val="TableNormal"/>
    <w:uiPriority w:val="39"/>
    <w:rsid w:val="007C3EF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UnresolvedMention">
    <w:name w:val="Unresolved Mention"/>
    <w:basedOn w:val="DefaultParagraphFont"/>
    <w:uiPriority w:val="99"/>
    <w:semiHidden/>
    <w:unhideWhenUsed/>
    <w:rsid w:val="00331C50"/>
    <w:rPr>
      <w:color w:val="605E5C"/>
      <w:shd w:val="clear" w:color="auto" w:fill="E1DFDD"/>
    </w:rPr>
  </w:style>
  <w:style w:type="paragraph" w:styleId="Caption">
    <w:name w:val="caption"/>
    <w:basedOn w:val="Normal"/>
    <w:next w:val="Normal"/>
    <w:uiPriority w:val="35"/>
    <w:unhideWhenUsed/>
    <w:qFormat/>
    <w:rsid w:val="00A539E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8042D7"/>
    <w:pPr>
      <w:spacing w:after="0"/>
    </w:pPr>
  </w:style>
  <w:style w:type="character" w:styleId="PlaceholderText">
    <w:name w:val="Placeholder Text"/>
    <w:basedOn w:val="DefaultParagraphFont"/>
    <w:uiPriority w:val="99"/>
    <w:semiHidden/>
    <w:rsid w:val="00051C00"/>
    <w:rPr>
      <w:color w:val="808080"/>
    </w:rPr>
  </w:style>
  <w:style w:type="paragraph" w:customStyle="1" w:styleId="CitaviBibliographyHeading">
    <w:name w:val="Citavi Bibliography Heading"/>
    <w:basedOn w:val="Normal"/>
    <w:link w:val="CitaviBibliographyHeadingZchn"/>
    <w:uiPriority w:val="99"/>
    <w:rsid w:val="00051C00"/>
    <w:pPr>
      <w:jc w:val="both"/>
    </w:pPr>
    <w:rPr>
      <w:rFonts w:ascii="Times New Roman" w:hAnsi="Times New Roman" w:cs="Times New Roman"/>
      <w:lang w:val="de-AT"/>
    </w:rPr>
  </w:style>
  <w:style w:type="character" w:customStyle="1" w:styleId="CitaviBibliographyHeadingZchn">
    <w:name w:val="Citavi Bibliography Heading Zchn"/>
    <w:basedOn w:val="DefaultParagraphFont"/>
    <w:link w:val="CitaviBibliographyHeading"/>
    <w:rsid w:val="00051C00"/>
    <w:rPr>
      <w:rFonts w:ascii="Times New Roman" w:hAnsi="Times New Roman" w:cs="Times New Roman"/>
      <w:lang w:val="de-AT"/>
    </w:rPr>
  </w:style>
  <w:style w:type="paragraph" w:customStyle="1" w:styleId="CitaviBibliographyEntry">
    <w:name w:val="Citavi Bibliography Entry"/>
    <w:basedOn w:val="Normal"/>
    <w:link w:val="CitaviBibliographyEntryZchn"/>
    <w:uiPriority w:val="99"/>
    <w:rsid w:val="00051C00"/>
    <w:pPr>
      <w:spacing w:after="120"/>
    </w:pPr>
    <w:rPr>
      <w:rFonts w:ascii="Times New Roman" w:hAnsi="Times New Roman" w:cs="Times New Roman"/>
      <w:lang w:val="de-AT"/>
    </w:rPr>
  </w:style>
  <w:style w:type="character" w:customStyle="1" w:styleId="CitaviBibliographyEntryZchn">
    <w:name w:val="Citavi Bibliography Entry Zchn"/>
    <w:basedOn w:val="DefaultParagraphFont"/>
    <w:link w:val="CitaviBibliographyEntry"/>
    <w:uiPriority w:val="99"/>
    <w:rsid w:val="00051C00"/>
    <w:rPr>
      <w:rFonts w:ascii="Times New Roman" w:hAnsi="Times New Roman" w:cs="Times New Roman"/>
      <w:lang w:val="de-A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01580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1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B9320B73-4728-4AB6-966C-BE611F24F795}"/>
      </w:docPartPr>
      <w:docPartBody>
        <w:p w:rsidR="00A257C4" w:rsidRDefault="00D913C6">
          <w:r w:rsidRPr="00B46914">
            <w:rPr>
              <w:rStyle w:val="Placehold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913C6"/>
    <w:rsid w:val="008D39FB"/>
    <w:rsid w:val="00A257C4"/>
    <w:rsid w:val="00D913C6"/>
    <w:rsid w:val="00E96E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D913C6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3E7D7FA-9BEC-480C-A43E-987629229E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8</Pages>
  <Words>5431</Words>
  <Characters>30960</Characters>
  <Application>Microsoft Office Word</Application>
  <DocSecurity>0</DocSecurity>
  <Lines>258</Lines>
  <Paragraphs>7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63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kus Schwarz</dc:creator>
  <cp:keywords/>
  <dc:description/>
  <cp:lastModifiedBy>Markus Schwarz</cp:lastModifiedBy>
  <cp:revision>14</cp:revision>
  <dcterms:created xsi:type="dcterms:W3CDTF">2022-07-28T23:33:00Z</dcterms:created>
  <dcterms:modified xsi:type="dcterms:W3CDTF">2022-07-30T14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8">
    <vt:lpwstr>C:\Users\user\Documents\Citavi 6\Citavi 6 User Files\Projects\SE PRaktikum\SE PRaktikum.ctv6</vt:lpwstr>
  </property>
  <property fmtid="{D5CDD505-2E9C-101B-9397-08002B2CF9AE}" pid="3" name="CitaviDocumentProperty_7">
    <vt:lpwstr>SE PRaktikum</vt:lpwstr>
  </property>
  <property fmtid="{D5CDD505-2E9C-101B-9397-08002B2CF9AE}" pid="4" name="CitaviDocumentProperty_0">
    <vt:lpwstr>f1ed8f7d-1c65-4f06-ad48-3e96e725bea1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True</vt:lpwstr>
  </property>
</Properties>
</file>